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5B589761" w:rsidR="00F03C95" w:rsidRDefault="005767D9" w:rsidP="008153EC">
      <w:r>
        <w:t xml:space="preserve">There are </w:t>
      </w:r>
      <w:r w:rsidR="006D340C">
        <w:t>at least 2 classes of tools for collecting design feedback. One class are spatial annotation tools. Examples of spatial annotation tools are applications such as Adobe Acrobat</w:t>
      </w:r>
      <w:r w:rsidR="007A7886">
        <w:t xml:space="preserve"> and </w:t>
      </w:r>
      <w:r w:rsidR="007A7886" w:rsidRPr="006D340C">
        <w:t>Redpen.io</w:t>
      </w:r>
      <w:r w:rsidR="00A20CD8">
        <w:t xml:space="preserve"> </w:t>
      </w:r>
      <w:r w:rsidR="00A20CD8">
        <w:fldChar w:fldCharType="begin"/>
      </w:r>
      <w:r w:rsidR="00A20CD8">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A20CD8">
        <w:rPr>
          <w:noProof/>
        </w:rPr>
        <w:t>[13, 16]</w:t>
      </w:r>
      <w:r w:rsidR="00A20CD8">
        <w:fldChar w:fldCharType="end"/>
      </w:r>
      <w:r w:rsidR="006D340C">
        <w:t>.</w:t>
      </w:r>
      <w:r w:rsidR="00AE5754">
        <w:t xml:space="preserve"> In these tools, a feedback provider must first select a region of the design before they are able to enter feedback.</w:t>
      </w:r>
      <w:r w:rsidR="004E2A12">
        <w:t xml:space="preserve"> </w:t>
      </w:r>
      <w:r w:rsidR="002324ED">
        <w:t>An advantage of these tools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4D1C8E">
        <w:instrText xml:space="preserve"> ADDIN EN.CITE &lt;EndNote&gt;&lt;Cite&gt;&lt;Author&gt;Hill&lt;/Author&gt;&lt;Year&gt;1991&lt;/Year&gt;&lt;RecNum&gt;8&lt;/RecNum&gt;&lt;DisplayText&gt;[17]&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4D1C8E">
        <w:rPr>
          <w:noProof/>
        </w:rPr>
        <w:t>[17]</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E41483">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E41483">
        <w:rPr>
          <w:noProof/>
        </w:rPr>
        <w:t>[18]</w:t>
      </w:r>
      <w:r w:rsidR="00E41483">
        <w:fldChar w:fldCharType="end"/>
      </w:r>
      <w:r w:rsidR="0009607E">
        <w:t>.</w:t>
      </w:r>
    </w:p>
    <w:p w14:paraId="61A0C3E8" w14:textId="5499CFD4" w:rsidR="00F03C95" w:rsidRDefault="006350BC" w:rsidP="008153EC">
      <w:r>
        <w:t>Another class are non-spatial tools. Applications such as Reddit and Dribble do not require the feedback provider to mark a section on the design before they are able to begin generating feedback</w:t>
      </w:r>
      <w:r w:rsidR="00EF18F9">
        <w:t xml:space="preserve"> </w:t>
      </w:r>
      <w:r w:rsidR="00EF18F9">
        <w:fldChar w:fldCharType="begin"/>
      </w:r>
      <w:r w:rsidR="00EF18F9">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EF18F9">
        <w:rPr>
          <w:noProof/>
        </w:rPr>
        <w:t>[12, 14]</w:t>
      </w:r>
      <w:r w:rsidR="00EF18F9">
        <w:fldChar w:fldCharType="end"/>
      </w:r>
      <w:r>
        <w:t>.</w:t>
      </w:r>
      <w:r w:rsidR="009E5DCC">
        <w:t xml:space="preserve"> Applications in the non-spatial class prominently feature a text input.</w:t>
      </w:r>
      <w:r w:rsidR="001C23F9">
        <w:t xml:space="preserve"> These tools </w:t>
      </w:r>
      <w:r w:rsidR="001C23F9">
        <w:lastRenderedPageBreak/>
        <w:t xml:space="preserve">may encourage feedback providers to generate longer feedbacks </w:t>
      </w:r>
      <w:r w:rsidR="001C23F9" w:rsidRPr="005F7288">
        <w:rPr>
          <w:b/>
        </w:rPr>
        <w:t>[citation needed].</w:t>
      </w:r>
      <w:r w:rsidR="00597481">
        <w:t xml:space="preserve"> But this less actively engaging interface paradigm could reduce the diversity of generated feedback </w:t>
      </w:r>
      <w:r w:rsidR="00202053">
        <w:fldChar w:fldCharType="begin"/>
      </w:r>
      <w:r w:rsidR="00202053">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202053">
        <w:fldChar w:fldCharType="separate"/>
      </w:r>
      <w:r w:rsidR="00202053">
        <w:rPr>
          <w:noProof/>
        </w:rPr>
        <w:t>[8]</w:t>
      </w:r>
      <w:r w:rsidR="00202053">
        <w:fldChar w:fldCharType="end"/>
      </w:r>
      <w:r w:rsidR="00597481">
        <w:t>.</w:t>
      </w:r>
    </w:p>
    <w:p w14:paraId="10A22472" w14:textId="3DD5711C" w:rsidR="000F4C0F" w:rsidRDefault="000F4C0F" w:rsidP="008153EC">
      <w:r>
        <w:t xml:space="preserve">While our study will focus on spatial and non-spatial classes, this list is not exhaustive. </w:t>
      </w:r>
      <w:r w:rsidR="007C43C7">
        <w:t>Examples of a</w:t>
      </w:r>
      <w:r>
        <w:t xml:space="preserve">dditional classes of feedback collection tools include </w:t>
      </w:r>
      <w:r w:rsidR="00204082">
        <w:t>multi-modal and visual.</w:t>
      </w:r>
      <w:r w:rsidR="00651C51">
        <w:t xml:space="preserve"> These classes better facilitate </w:t>
      </w:r>
      <w:r w:rsidR="00773E07">
        <w:t>emotional feedback, but</w:t>
      </w:r>
      <w:r w:rsidR="00561469">
        <w:t xml:space="preserve"> t</w:t>
      </w:r>
      <w:r w:rsidR="00773E07">
        <w:t>hey also lack widespread adoption</w:t>
      </w:r>
      <w:r w:rsidR="00361C97">
        <w:t xml:space="preserve"> and may be difficult to interpret</w:t>
      </w:r>
      <w:r w:rsidR="007C43C7">
        <w:t xml:space="preserve"> </w:t>
      </w:r>
      <w:r w:rsidR="007C43C7">
        <w:fldChar w:fldCharType="begin">
          <w:fldData xml:space="preserve">PEVuZE5vdGU+PENpdGU+PEF1dGhvcj5Sb2JiPC9BdXRob3I+PFllYXI+MjAxNTwvWWVhcj48UmVj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</w:fldData>
        </w:fldChar>
      </w:r>
      <w:r w:rsidR="007C43C7">
        <w:instrText xml:space="preserve"> ADDIN EN.CITE </w:instrText>
      </w:r>
      <w:r w:rsidR="007C43C7">
        <w:fldChar w:fldCharType="begin">
          <w:fldData xml:space="preserve">PEVuZE5vdGU+PENpdGU+PEF1dGhvcj5Sb2JiPC9BdXRob3I+PFllYXI+MjAxNTwvWWVhcj48UmVj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</w:fldData>
        </w:fldChar>
      </w:r>
      <w:r w:rsidR="007C43C7">
        <w:instrText xml:space="preserve"> ADDIN EN.CITE.DATA </w:instrText>
      </w:r>
      <w:r w:rsidR="007C43C7">
        <w:fldChar w:fldCharType="end"/>
      </w:r>
      <w:r w:rsidR="007C43C7">
        <w:fldChar w:fldCharType="separate"/>
      </w:r>
      <w:r w:rsidR="007C43C7">
        <w:rPr>
          <w:noProof/>
        </w:rPr>
        <w:t>[19, 20]</w:t>
      </w:r>
      <w:r w:rsidR="007C43C7">
        <w:fldChar w:fldCharType="end"/>
      </w:r>
      <w:r w:rsidR="00773E07">
        <w:t>.</w:t>
      </w:r>
    </w:p>
    <w:p w14:paraId="049FDC12" w14:textId="678D3970" w:rsidR="0067381E" w:rsidRDefault="005E7A18" w:rsidP="008153EC">
      <w:r>
        <w:t xml:space="preserve">For each class of these tools, the interface </w:t>
      </w:r>
      <w:r w:rsidR="004E5411">
        <w:t xml:space="preserve">can choose whether or not to reveal history feedback. </w:t>
      </w:r>
      <w:r w:rsidR="007A7886">
        <w:t>Applications such as Adobe Acrobat</w:t>
      </w:r>
      <w:r w:rsidR="00361C97">
        <w:t xml:space="preserve"> </w:t>
      </w:r>
      <w:r w:rsidR="00DC27EB">
        <w:t>and email are examples of tools that refrain from displaying history feedback to providers.</w:t>
      </w:r>
      <w:r w:rsidR="000E03D2">
        <w:t xml:space="preserve"> </w:t>
      </w:r>
      <w:r w:rsidR="00BB2B9F">
        <w:t xml:space="preserve">Choosing to conceal history feedback </w:t>
      </w:r>
      <w:r w:rsidR="00B86799">
        <w:t xml:space="preserve">can reduce the </w:t>
      </w:r>
      <w:r w:rsidR="005772C0">
        <w:t>impact of fixation</w:t>
      </w:r>
      <w:r w:rsidR="00BC428A">
        <w:t xml:space="preserve"> </w:t>
      </w:r>
      <w:r w:rsidR="002651B3">
        <w:fldChar w:fldCharType="begin"/>
      </w:r>
      <w:r w:rsidR="002651B3">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651B3">
        <w:fldChar w:fldCharType="separate"/>
      </w:r>
      <w:r w:rsidR="002651B3">
        <w:rPr>
          <w:noProof/>
        </w:rPr>
        <w:t>[18]</w:t>
      </w:r>
      <w:r w:rsidR="002651B3">
        <w:fldChar w:fldCharType="end"/>
      </w:r>
      <w:r w:rsidR="00BC428A">
        <w:t xml:space="preserve"> </w:t>
      </w:r>
      <w:r w:rsidR="00BC428A">
        <w:t>but may also reduce the creativity of feedback providers</w:t>
      </w:r>
      <w:r w:rsidR="002651B3">
        <w:t xml:space="preserve"> </w:t>
      </w:r>
      <w:r w:rsidR="002651B3">
        <w:fldChar w:fldCharType="begin"/>
      </w:r>
      <w:r w:rsidR="002651B3">
        <w:instrText xml:space="preserve"> ADDIN EN.CITE &lt;EndNote&gt;&lt;Cite&gt;&lt;Author&gt;Siangliulue&lt;/Author&gt;&lt;Year&gt;2015&lt;/Year&gt;&lt;RecNum&gt;12&lt;/RecNum&gt;&lt;DisplayText&gt;[15, 21]&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2651B3">
        <w:fldChar w:fldCharType="separate"/>
      </w:r>
      <w:r w:rsidR="002651B3">
        <w:rPr>
          <w:noProof/>
        </w:rPr>
        <w:t>[15, 21]</w:t>
      </w:r>
      <w:r w:rsidR="002651B3">
        <w:fldChar w:fldCharType="end"/>
      </w:r>
    </w:p>
    <w:p w14:paraId="106A413D" w14:textId="720C56EA" w:rsidR="00256C00" w:rsidRDefault="00256C00" w:rsidP="00785E8D">
      <w:r>
        <w:t>However,</w:t>
      </w:r>
      <w:r w:rsidR="00FA1878">
        <w:t xml:space="preserve"> there is no prior work on how </w:t>
      </w:r>
      <w:r w:rsidR="00EA609C">
        <w:t xml:space="preserve">these </w:t>
      </w:r>
      <w:r w:rsidR="00785E8D">
        <w:t>d</w:t>
      </w:r>
      <w:r w:rsidR="00FA1878">
        <w:t>ifferent classes</w:t>
      </w:r>
      <w:r w:rsidR="00163F1F">
        <w:t xml:space="preserve"> of feedback collection tools </w:t>
      </w:r>
      <w:r w:rsidR="009C7E4D">
        <w:t xml:space="preserve">or </w:t>
      </w:r>
      <w:r w:rsidR="00020C03">
        <w:t xml:space="preserve">the </w:t>
      </w:r>
      <w:r w:rsidR="009C7E4D">
        <w:t xml:space="preserve">presence of history </w:t>
      </w:r>
      <w:r w:rsidR="00FA1878">
        <w:t xml:space="preserve">influence the </w:t>
      </w:r>
      <w:r w:rsidR="0037130E">
        <w:t>generated feedback</w:t>
      </w:r>
      <w:r w:rsidR="0065622F">
        <w:t>. Our work addresses this gap.</w:t>
      </w:r>
    </w:p>
    <w:p w14:paraId="6D1AF4B9" w14:textId="1FA002FF" w:rsidR="009E290F" w:rsidRDefault="009E290F" w:rsidP="009E290F">
      <w:pPr>
        <w:pStyle w:val="Heading2"/>
      </w:pPr>
      <w:r>
        <w:t>Studies of Crowd Feedback Systems</w:t>
      </w:r>
    </w:p>
    <w:p w14:paraId="30E80777" w14:textId="69621B7E" w:rsidR="00DC2C89"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 xml:space="preserve">Systems such as </w:t>
      </w:r>
      <w:proofErr w:type="spellStart"/>
      <w:r w:rsidR="00437DAB">
        <w:t>Voyant</w:t>
      </w:r>
      <w:proofErr w:type="spellEnd"/>
      <w:r w:rsidR="00D40955">
        <w:t xml:space="preserve"> and </w:t>
      </w:r>
      <w:proofErr w:type="spellStart"/>
      <w:r w:rsidR="00D40955">
        <w:t>CrowdCrit</w:t>
      </w:r>
      <w:proofErr w:type="spellEnd"/>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113BF8">
        <w:t>.</w:t>
      </w:r>
      <w:r w:rsidR="00437DAB">
        <w:t xml:space="preserve"> </w:t>
      </w:r>
      <w:proofErr w:type="spellStart"/>
      <w:r w:rsidR="00D40955">
        <w:t>Critiki</w:t>
      </w:r>
      <w:proofErr w:type="spellEnd"/>
      <w:r w:rsidR="00D40955">
        <w:t xml:space="preserve">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C2C89">
        <w:t>.</w:t>
      </w:r>
    </w:p>
    <w:p w14:paraId="2486FB44" w14:textId="72633598" w:rsidR="00DC2C89" w:rsidRDefault="00DC2C89" w:rsidP="00E8203E">
      <w:r>
        <w:t>Most of these systems focus on the interface for the designer.</w:t>
      </w:r>
      <w:r w:rsidR="0039351F">
        <w:t xml:space="preserve"> For instance, in </w:t>
      </w:r>
      <w:proofErr w:type="spellStart"/>
      <w:r w:rsidR="0039351F">
        <w:t>Voyant</w:t>
      </w:r>
      <w:proofErr w:type="spellEnd"/>
      <w:r w:rsidR="0039351F">
        <w:t>, a bi-directional interaction to link overviews of feedback content and annotations overlaid on the design</w:t>
      </w:r>
      <w:r w:rsidR="00CE3546">
        <w:t xml:space="preserve"> </w:t>
      </w:r>
      <w:r w:rsidR="00CE3546">
        <w:fldChar w:fldCharType="begin"/>
      </w:r>
      <w:r w:rsidR="00CE3546">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CE3546">
        <w:fldChar w:fldCharType="separate"/>
      </w:r>
      <w:r w:rsidR="00CE3546">
        <w:rPr>
          <w:noProof/>
        </w:rPr>
        <w:t>[3]</w:t>
      </w:r>
      <w:r w:rsidR="00CE3546">
        <w:fldChar w:fldCharType="end"/>
      </w:r>
      <w:r w:rsidR="0039351F">
        <w:t xml:space="preserve">. </w:t>
      </w:r>
      <w:proofErr w:type="spellStart"/>
      <w:r w:rsidR="003848CF">
        <w:t>CrowdCrit</w:t>
      </w:r>
      <w:proofErr w:type="spellEnd"/>
      <w:r w:rsidR="003848CF">
        <w:t xml:space="preserve"> showed the distributions of responses from the providers in order to extract the highest priority issues for the designer who is getting the feedback</w:t>
      </w:r>
      <w:r w:rsidR="00CE3546">
        <w:t xml:space="preserve"> </w:t>
      </w:r>
      <w:r w:rsidR="00CE3546">
        <w:fldChar w:fldCharType="begin"/>
      </w:r>
      <w:r w:rsidR="00CE3546">
        <w:instrText xml:space="preserve"> ADDIN EN.CITE &lt;EndNote&gt;&lt;Cite&gt;&lt;Author&gt;Luther&lt;/Author&gt;&lt;Year&gt;2015&lt;/Year&gt;&lt;RecNum&gt;3&lt;/RecNum&gt;&lt;DisplayText&gt;[6]&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CE3546">
        <w:fldChar w:fldCharType="separate"/>
      </w:r>
      <w:r w:rsidR="00CE3546">
        <w:rPr>
          <w:noProof/>
        </w:rPr>
        <w:t>[6]</w:t>
      </w:r>
      <w:r w:rsidR="00CE3546">
        <w:fldChar w:fldCharType="end"/>
      </w:r>
      <w:r w:rsidR="003848CF">
        <w:t>.</w:t>
      </w:r>
      <w:r w:rsidR="00C136B2">
        <w:t xml:space="preserve"> Our work seeks to expand on this body by focusing on the experience of the feedback provider.</w:t>
      </w:r>
    </w:p>
    <w:p w14:paraId="2D8ED3A1" w14:textId="287A8DA1" w:rsidR="00FA74D4" w:rsidRDefault="00CD06BE" w:rsidP="00E8203E">
      <w:r>
        <w:t xml:space="preserve">Studies that focus on the feedback provider </w:t>
      </w:r>
      <w:r w:rsidR="00C75AC1">
        <w:t>have looked at techniques such as rubrics and scaffolding to enhance feedback quality.</w:t>
      </w:r>
      <w:r w:rsidR="00E5141F">
        <w:t xml:space="preserve"> </w:t>
      </w:r>
      <w:proofErr w:type="spellStart"/>
      <w:r w:rsidR="00E5141F">
        <w:t>Critiki</w:t>
      </w:r>
      <w:proofErr w:type="spellEnd"/>
      <w:r w:rsidR="00E5141F">
        <w:t xml:space="preserve"> found that walking the provider through the critique </w:t>
      </w:r>
      <w:r w:rsidR="00EE4188">
        <w:t xml:space="preserve">produces more high quality feedback </w:t>
      </w:r>
      <w:r w:rsidR="00EE4188">
        <w:fldChar w:fldCharType="begin"/>
      </w:r>
      <w:r w:rsidR="00EE4188">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E4188">
        <w:fldChar w:fldCharType="separate"/>
      </w:r>
      <w:r w:rsidR="00EE4188">
        <w:rPr>
          <w:noProof/>
        </w:rPr>
        <w:t>[7]</w:t>
      </w:r>
      <w:r w:rsidR="00EE4188">
        <w:fldChar w:fldCharType="end"/>
      </w:r>
      <w:r w:rsidR="00EE4188">
        <w:t xml:space="preserve">. </w:t>
      </w:r>
      <w:r w:rsidR="00BA2920">
        <w:t>In other domains such as peer feedback, f</w:t>
      </w:r>
      <w:r w:rsidR="00EE4188">
        <w:t xml:space="preserve">raming task goals has been found to significantly change reviews </w:t>
      </w:r>
      <w:r w:rsidR="00BA2920">
        <w:fldChar w:fldCharType="begin"/>
      </w:r>
      <w:r w:rsidR="00BA2920">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A2920">
        <w:fldChar w:fldCharType="separate"/>
      </w:r>
      <w:r w:rsidR="00BA2920">
        <w:rPr>
          <w:noProof/>
        </w:rPr>
        <w:t>[8]</w:t>
      </w:r>
      <w:r w:rsidR="00BA2920">
        <w:fldChar w:fldCharType="end"/>
      </w:r>
      <w:r w:rsidR="00EE4188">
        <w:t>.</w:t>
      </w:r>
      <w:r w:rsidR="00BA2920">
        <w:t xml:space="preserve"> </w:t>
      </w:r>
      <w:r w:rsidR="00D83EEC">
        <w:t>We are adding to this thread of research by comparing two additional ways of collecting feedback, using a spatial and non-spatial interface.</w:t>
      </w:r>
    </w:p>
    <w:p w14:paraId="63C39D9C" w14:textId="009013C5" w:rsidR="00D527C6" w:rsidRPr="000B7A42" w:rsidRDefault="00132467" w:rsidP="001E28A3">
      <w:pPr>
        <w:spacing w:after="0"/>
        <w:rPr>
          <w:rFonts w:ascii="Arial" w:hAnsi="Arial" w:cs="Arial"/>
          <w:b/>
          <w:sz w:val="18"/>
          <w:szCs w:val="18"/>
        </w:rPr>
      </w:pPr>
      <w:r>
        <w:br w:type="column"/>
      </w:r>
      <w:r w:rsidR="00D527C6" w:rsidRPr="000B7A42">
        <w:rPr>
          <w:rFonts w:ascii="Arial" w:hAnsi="Arial" w:cs="Arial"/>
          <w:b/>
          <w:sz w:val="18"/>
          <w:szCs w:val="18"/>
        </w:rPr>
        <w:lastRenderedPageBreak/>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4D4AF827" w:rsidR="00245E43" w:rsidRDefault="00245E43" w:rsidP="00374A48">
      <w:r>
        <w:t xml:space="preserve">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5FE25501" w14:textId="72BD9FD7"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5315FB24" w:rsidR="00094C85" w:rsidRPr="008C5627" w:rsidRDefault="00D31169" w:rsidP="00184D59">
      <w:pPr>
        <w:rPr>
          <w:b/>
        </w:rPr>
      </w:pPr>
      <w:r>
        <w:lastRenderedPageBreak/>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2651B3">
        <w:instrText xml:space="preserve"> ADDIN EN.CITE &lt;EndNote&gt;&lt;Cite&gt;&lt;Author&gt;Dannels&lt;/Author&gt;&lt;Year&gt;2008&lt;/Year&gt;&lt;RecNum&gt;22&lt;/RecNum&gt;&lt;DisplayText&gt;[22]&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2651B3">
        <w:rPr>
          <w:noProof/>
        </w:rPr>
        <w:t>[22]</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w:t>
      </w:r>
      <w:proofErr w:type="spellStart"/>
      <w:proofErr w:type="gramStart"/>
      <w:r w:rsidR="0020406A">
        <w:t>pattern.en</w:t>
      </w:r>
      <w:proofErr w:type="spellEnd"/>
      <w:proofErr w:type="gramEnd"/>
      <w:r w:rsidR="0020406A">
        <w:t xml:space="preserve">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635250">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635250">
              <w:tc>
                <w:tcPr>
                  <w:tcW w:w="1715" w:type="dxa"/>
                </w:tcPr>
                <w:p w14:paraId="050B291C" w14:textId="77777777" w:rsidR="00314CE4" w:rsidRPr="002B717B" w:rsidRDefault="00314CE4" w:rsidP="00635250">
                  <w:pPr>
                    <w:spacing w:before="40" w:after="40"/>
                    <w:jc w:val="center"/>
                  </w:pPr>
                </w:p>
              </w:tc>
              <w:tc>
                <w:tcPr>
                  <w:tcW w:w="7738" w:type="dxa"/>
                  <w:gridSpan w:val="4"/>
                </w:tcPr>
                <w:p w14:paraId="1834D823" w14:textId="77777777" w:rsidR="00314CE4" w:rsidRPr="002B717B" w:rsidRDefault="00314CE4" w:rsidP="00635250">
                  <w:pPr>
                    <w:spacing w:before="40" w:after="40"/>
                    <w:jc w:val="center"/>
                  </w:pPr>
                  <w:r w:rsidRPr="002B717B">
                    <w:rPr>
                      <w:b/>
                    </w:rPr>
                    <w:t>Condition</w:t>
                  </w:r>
                </w:p>
              </w:tc>
              <w:tc>
                <w:tcPr>
                  <w:tcW w:w="802" w:type="dxa"/>
                </w:tcPr>
                <w:p w14:paraId="3E547CB3" w14:textId="77777777" w:rsidR="00314CE4" w:rsidRPr="002B717B" w:rsidRDefault="00314CE4" w:rsidP="00635250">
                  <w:pPr>
                    <w:spacing w:before="40" w:after="40"/>
                    <w:jc w:val="center"/>
                    <w:rPr>
                      <w:b/>
                    </w:rPr>
                  </w:pPr>
                </w:p>
              </w:tc>
            </w:tr>
            <w:tr w:rsidR="00314CE4" w:rsidRPr="002B717B" w14:paraId="50D3B42F" w14:textId="77777777" w:rsidTr="00635250">
              <w:tc>
                <w:tcPr>
                  <w:tcW w:w="1715" w:type="dxa"/>
                </w:tcPr>
                <w:p w14:paraId="2E014557" w14:textId="77777777" w:rsidR="00314CE4" w:rsidRPr="002B717B" w:rsidRDefault="00314CE4" w:rsidP="00635250">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635250">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635250">
                  <w:pPr>
                    <w:spacing w:before="40" w:after="40"/>
                    <w:jc w:val="center"/>
                    <w:rPr>
                      <w:b/>
                    </w:rPr>
                  </w:pPr>
                  <w:r w:rsidRPr="002B717B">
                    <w:rPr>
                      <w:b/>
                    </w:rPr>
                    <w:t>Spatial</w:t>
                  </w:r>
                </w:p>
              </w:tc>
              <w:tc>
                <w:tcPr>
                  <w:tcW w:w="802" w:type="dxa"/>
                </w:tcPr>
                <w:p w14:paraId="0876CE44" w14:textId="77777777" w:rsidR="00314CE4" w:rsidRPr="002B717B" w:rsidRDefault="00314CE4" w:rsidP="00635250">
                  <w:pPr>
                    <w:spacing w:before="40" w:after="40"/>
                    <w:jc w:val="center"/>
                    <w:rPr>
                      <w:b/>
                    </w:rPr>
                  </w:pPr>
                </w:p>
              </w:tc>
            </w:tr>
            <w:tr w:rsidR="00314CE4" w:rsidRPr="002B717B" w14:paraId="51DC9B55" w14:textId="77777777" w:rsidTr="00635250">
              <w:tc>
                <w:tcPr>
                  <w:tcW w:w="1715" w:type="dxa"/>
                  <w:tcBorders>
                    <w:bottom w:val="single" w:sz="4" w:space="0" w:color="auto"/>
                  </w:tcBorders>
                </w:tcPr>
                <w:p w14:paraId="64B452BA" w14:textId="77777777" w:rsidR="00314CE4" w:rsidRPr="002B717B" w:rsidRDefault="00314CE4" w:rsidP="00635250">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635250">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635250">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635250">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635250">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635250">
                  <w:pPr>
                    <w:spacing w:before="40" w:after="40"/>
                    <w:jc w:val="center"/>
                    <w:rPr>
                      <w:b/>
                    </w:rPr>
                  </w:pPr>
                  <w:r w:rsidRPr="002B717B">
                    <w:rPr>
                      <w:b/>
                    </w:rPr>
                    <w:t>Total</w:t>
                  </w:r>
                </w:p>
              </w:tc>
            </w:tr>
            <w:tr w:rsidR="00314CE4" w:rsidRPr="002B717B" w14:paraId="43EA1E7C" w14:textId="77777777" w:rsidTr="00635250">
              <w:trPr>
                <w:trHeight w:val="269"/>
              </w:trPr>
              <w:tc>
                <w:tcPr>
                  <w:tcW w:w="1715" w:type="dxa"/>
                  <w:shd w:val="clear" w:color="auto" w:fill="F2F2F2" w:themeFill="background1" w:themeFillShade="F2"/>
                </w:tcPr>
                <w:p w14:paraId="173FDB88" w14:textId="77777777" w:rsidR="00314CE4" w:rsidRPr="002B717B" w:rsidRDefault="00314CE4" w:rsidP="00635250">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635250">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635250">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635250">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635250">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635250">
                  <w:pPr>
                    <w:spacing w:before="40" w:after="40"/>
                    <w:jc w:val="center"/>
                  </w:pPr>
                  <w:r w:rsidRPr="002B717B">
                    <w:t>620</w:t>
                  </w:r>
                </w:p>
              </w:tc>
            </w:tr>
            <w:tr w:rsidR="00314CE4" w:rsidRPr="002B717B" w14:paraId="7CBBD809" w14:textId="77777777" w:rsidTr="00635250">
              <w:tc>
                <w:tcPr>
                  <w:tcW w:w="1715" w:type="dxa"/>
                  <w:tcBorders>
                    <w:bottom w:val="single" w:sz="4" w:space="0" w:color="auto"/>
                  </w:tcBorders>
                </w:tcPr>
                <w:p w14:paraId="07A05F61" w14:textId="77777777" w:rsidR="00314CE4" w:rsidRPr="002B717B" w:rsidRDefault="00314CE4" w:rsidP="00635250">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635250">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635250">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635250">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635250">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635250">
                  <w:pPr>
                    <w:spacing w:before="40" w:after="40"/>
                    <w:jc w:val="center"/>
                  </w:pPr>
                  <w:r w:rsidRPr="002B717B">
                    <w:t>449</w:t>
                  </w:r>
                </w:p>
              </w:tc>
            </w:tr>
            <w:tr w:rsidR="00314CE4" w:rsidRPr="002B717B" w14:paraId="7A656DB4" w14:textId="77777777" w:rsidTr="00635250">
              <w:tc>
                <w:tcPr>
                  <w:tcW w:w="1715" w:type="dxa"/>
                  <w:shd w:val="clear" w:color="auto" w:fill="F2F2F2" w:themeFill="background1" w:themeFillShade="F2"/>
                </w:tcPr>
                <w:p w14:paraId="4D5BC243" w14:textId="77777777" w:rsidR="00314CE4" w:rsidRPr="002B717B" w:rsidRDefault="00314CE4" w:rsidP="00635250">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635250">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635250">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635250">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635250">
                  <w:pPr>
                    <w:spacing w:before="40" w:after="40"/>
                    <w:jc w:val="center"/>
                  </w:pPr>
                  <w:r w:rsidRPr="002B717B">
                    <w:t>33</w:t>
                  </w:r>
                </w:p>
              </w:tc>
            </w:tr>
            <w:tr w:rsidR="00314CE4" w:rsidRPr="002B717B" w14:paraId="60545E97" w14:textId="77777777" w:rsidTr="00635250">
              <w:tc>
                <w:tcPr>
                  <w:tcW w:w="1715" w:type="dxa"/>
                  <w:tcBorders>
                    <w:bottom w:val="single" w:sz="4" w:space="0" w:color="auto"/>
                  </w:tcBorders>
                </w:tcPr>
                <w:p w14:paraId="202E93F2" w14:textId="77777777" w:rsidR="00314CE4" w:rsidRPr="002B717B" w:rsidRDefault="00314CE4" w:rsidP="00635250">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635250">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635250">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635250">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635250">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635250">
                  <w:pPr>
                    <w:spacing w:before="40" w:after="40"/>
                    <w:jc w:val="center"/>
                  </w:pPr>
                  <w:r w:rsidRPr="002B717B">
                    <w:t>24</w:t>
                  </w:r>
                </w:p>
              </w:tc>
            </w:tr>
            <w:tr w:rsidR="00314CE4" w:rsidRPr="002B717B" w14:paraId="1EF08A07" w14:textId="77777777" w:rsidTr="00635250">
              <w:tc>
                <w:tcPr>
                  <w:tcW w:w="1715" w:type="dxa"/>
                  <w:shd w:val="clear" w:color="auto" w:fill="F2F2F2" w:themeFill="background1" w:themeFillShade="F2"/>
                </w:tcPr>
                <w:p w14:paraId="1FBDB84D" w14:textId="77777777" w:rsidR="00314CE4" w:rsidRPr="002B717B" w:rsidRDefault="00314CE4" w:rsidP="00635250">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635250">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635250">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635250">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635250">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635250">
                  <w:pPr>
                    <w:spacing w:before="40" w:after="40"/>
                    <w:jc w:val="center"/>
                  </w:pPr>
                  <w:r w:rsidRPr="002B717B">
                    <w:t>89</w:t>
                  </w:r>
                </w:p>
              </w:tc>
            </w:tr>
            <w:tr w:rsidR="00314CE4" w:rsidRPr="002B717B" w14:paraId="2A7CEC44" w14:textId="77777777" w:rsidTr="00635250">
              <w:tc>
                <w:tcPr>
                  <w:tcW w:w="1715" w:type="dxa"/>
                  <w:tcBorders>
                    <w:bottom w:val="single" w:sz="4" w:space="0" w:color="auto"/>
                  </w:tcBorders>
                </w:tcPr>
                <w:p w14:paraId="0CEBE492" w14:textId="77777777" w:rsidR="00314CE4" w:rsidRPr="002B717B" w:rsidRDefault="00314CE4" w:rsidP="00635250">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635250">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635250">
                  <w:pPr>
                    <w:spacing w:before="40" w:after="40"/>
                    <w:jc w:val="center"/>
                  </w:pPr>
                  <w:r w:rsidRPr="002B717B">
                    <w:t>1</w:t>
                  </w:r>
                </w:p>
              </w:tc>
            </w:tr>
            <w:tr w:rsidR="00314CE4" w:rsidRPr="002B717B" w14:paraId="0E46DC7B" w14:textId="77777777" w:rsidTr="00635250">
              <w:trPr>
                <w:trHeight w:val="206"/>
              </w:trPr>
              <w:tc>
                <w:tcPr>
                  <w:tcW w:w="1715" w:type="dxa"/>
                  <w:shd w:val="clear" w:color="auto" w:fill="F2F2F2" w:themeFill="background1" w:themeFillShade="F2"/>
                </w:tcPr>
                <w:p w14:paraId="1580A9A0" w14:textId="77777777" w:rsidR="00314CE4" w:rsidRPr="002B717B" w:rsidRDefault="00314CE4" w:rsidP="00635250">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635250">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635250">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635250">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635250">
                  <w:pPr>
                    <w:spacing w:before="40" w:after="40"/>
                    <w:jc w:val="center"/>
                  </w:pPr>
                  <w:r w:rsidRPr="002B717B">
                    <w:t>17</w:t>
                  </w:r>
                </w:p>
              </w:tc>
            </w:tr>
            <w:tr w:rsidR="00314CE4" w:rsidRPr="002B717B" w14:paraId="616F3BCB" w14:textId="77777777" w:rsidTr="00635250">
              <w:trPr>
                <w:trHeight w:val="95"/>
              </w:trPr>
              <w:tc>
                <w:tcPr>
                  <w:tcW w:w="1715" w:type="dxa"/>
                  <w:tcBorders>
                    <w:bottom w:val="single" w:sz="4" w:space="0" w:color="auto"/>
                  </w:tcBorders>
                </w:tcPr>
                <w:p w14:paraId="4F850EE8" w14:textId="77777777" w:rsidR="00314CE4" w:rsidRPr="002B717B" w:rsidRDefault="00314CE4" w:rsidP="00635250">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635250">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635250">
                  <w:pPr>
                    <w:spacing w:before="40" w:after="40"/>
                    <w:jc w:val="center"/>
                  </w:pPr>
                  <w:r w:rsidRPr="002B717B">
                    <w:t>0</w:t>
                  </w:r>
                </w:p>
              </w:tc>
            </w:tr>
            <w:tr w:rsidR="00314CE4" w:rsidRPr="002B717B" w14:paraId="501DE05D" w14:textId="77777777" w:rsidTr="00635250">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635250">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635250">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635250">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635250">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635250">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635250">
                  <w:pPr>
                    <w:spacing w:before="40" w:after="40"/>
                    <w:jc w:val="center"/>
                  </w:pPr>
                  <w:r w:rsidRPr="002B717B">
                    <w:t>16</w:t>
                  </w:r>
                </w:p>
              </w:tc>
            </w:tr>
            <w:tr w:rsidR="00314CE4" w:rsidRPr="002B717B" w14:paraId="028E1DD1" w14:textId="77777777" w:rsidTr="00635250">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635250">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635250">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635250">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635250">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635250">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635250">
                  <w:pPr>
                    <w:spacing w:before="40" w:after="40"/>
                    <w:jc w:val="center"/>
                    <w:rPr>
                      <w:b/>
                    </w:rPr>
                  </w:pPr>
                  <w:r w:rsidRPr="002B717B">
                    <w:rPr>
                      <w:b/>
                    </w:rPr>
                    <w:t>1249</w:t>
                  </w:r>
                </w:p>
              </w:tc>
            </w:tr>
          </w:tbl>
          <w:p w14:paraId="211A9513" w14:textId="77777777" w:rsidR="00314CE4" w:rsidRDefault="00314CE4" w:rsidP="00635250">
            <w:pPr>
              <w:rPr>
                <w:b/>
              </w:rPr>
            </w:pPr>
          </w:p>
          <w:p w14:paraId="13D5AB96" w14:textId="77777777" w:rsidR="00314CE4" w:rsidRPr="001B6556" w:rsidRDefault="00314CE4" w:rsidP="00635250">
            <w:pPr>
              <w:jc w:val="center"/>
              <w:rPr>
                <w:b/>
              </w:rPr>
            </w:pPr>
            <w:r>
              <w:rPr>
                <w:b/>
              </w:rPr>
              <w:t>Table 1. Frequencies of the categories of idea units by Interface and History</w:t>
            </w:r>
          </w:p>
        </w:tc>
      </w:tr>
    </w:tbl>
    <w:p w14:paraId="21A1246C" w14:textId="33A74C4B" w:rsidR="00C67A26" w:rsidRPr="00F55212" w:rsidRDefault="00314CE4" w:rsidP="00A94E54">
      <w:r>
        <w:br w:type="column"/>
      </w:r>
      <w:r w:rsidR="00A5234A">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w:t>
      </w:r>
      <w:proofErr w:type="gramStart"/>
      <w:r w:rsidR="001937F6">
        <w:t>F(</w:t>
      </w:r>
      <w:proofErr w:type="gramEnd"/>
      <w:r w:rsidR="001937F6">
        <w:t>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lastRenderedPageBreak/>
        <w:t xml:space="preserve">After categorizing the idea units from generated feedback, we performed z-tests for population proportions to look for patterns of interest. </w:t>
      </w:r>
    </w:p>
    <w:p w14:paraId="35DEC0FA" w14:textId="626227FC"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An ANOVA uncovered a main effect of Interface on stop word count (</w:t>
      </w:r>
      <w:proofErr w:type="gramStart"/>
      <w:r>
        <w:t>F(</w:t>
      </w:r>
      <w:proofErr w:type="gramEnd"/>
      <w:r>
        <w:t xml:space="preserve">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w:t>
      </w:r>
      <w:r>
        <w:rPr>
          <w:b/>
          <w:sz w:val="18"/>
          <w:szCs w:val="18"/>
        </w:rPr>
        <w:lastRenderedPageBreak/>
        <w:t xml:space="preserve">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w:t>
      </w:r>
      <w:proofErr w:type="gramStart"/>
      <w:r w:rsidR="000269BD">
        <w:t>F(</w:t>
      </w:r>
      <w:proofErr w:type="gramEnd"/>
      <w:r w:rsidR="000269BD">
        <w:t>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 xml:space="preserve">044; </w:t>
      </w:r>
      <w:proofErr w:type="gramStart"/>
      <w:r w:rsidR="00AB5051">
        <w:t>F(</w:t>
      </w:r>
      <w:proofErr w:type="gramEnd"/>
      <w:r w:rsidR="00AB5051">
        <w:t>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7579C7E5"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E41483">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E41483">
        <w:rPr>
          <w:noProof/>
        </w:rPr>
        <w:t>[18]</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w:t>
      </w:r>
      <w:proofErr w:type="gramStart"/>
      <w:r w:rsidR="0081367D">
        <w:t>F(</w:t>
      </w:r>
      <w:proofErr w:type="gramEnd"/>
      <w:r w:rsidR="0081367D">
        <w:t>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lastRenderedPageBreak/>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ANOVA detected a main effect of Design on self-assessed feedback usefulness rating (</w:t>
      </w:r>
      <w:proofErr w:type="gramStart"/>
      <w:r>
        <w:t>F(</w:t>
      </w:r>
      <w:proofErr w:type="gramEnd"/>
      <w:r>
        <w:t xml:space="preserve">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7D148999" w14:textId="35914D32" w:rsidR="00DC2A9D" w:rsidRDefault="00B92CB4" w:rsidP="007720C2">
      <w:r>
        <w:t>The goal of o</w:t>
      </w:r>
      <w:r w:rsidR="00072C06">
        <w:t xml:space="preserve">ur work </w:t>
      </w:r>
      <w:r>
        <w:t xml:space="preserve">was to study the influence of Interface and History on generated feedback. </w:t>
      </w:r>
      <w:r w:rsidR="00DC2A9D">
        <w:t xml:space="preserve">We found that the presence of a History may introduce a fixation effect. This fixation effect causes </w:t>
      </w:r>
      <w:r w:rsidR="0082375D">
        <w:t xml:space="preserve">feedback providers to generate feedback that tends to be more similar to the </w:t>
      </w:r>
      <w:r w:rsidR="00314FA7">
        <w:t>history feedback they inspected.</w:t>
      </w:r>
      <w:r w:rsidR="00FB6F3D">
        <w:t xml:space="preserve"> While we weren’t able to distinguish whether our conditions influence the specificity of the generated feedback, we determined that the </w:t>
      </w:r>
      <w:r w:rsidR="00821C6C">
        <w:t>participants in the non-spatial Interface left longer feedback that had more stop words.</w:t>
      </w:r>
      <w:r w:rsidR="00952172">
        <w:t xml:space="preserve"> We also uncovered that the conditions produce different categories of feedback. In particular, </w:t>
      </w:r>
      <w:r w:rsidR="00B4221B">
        <w:t xml:space="preserve">we found that the spatial Interface tends to generate more </w:t>
      </w:r>
      <w:r w:rsidR="00B4221B" w:rsidRPr="00B4221B">
        <w:rPr>
          <w:i/>
        </w:rPr>
        <w:t>investigation</w:t>
      </w:r>
      <w:r w:rsidR="00B4221B">
        <w:rPr>
          <w:i/>
        </w:rPr>
        <w:t xml:space="preserve"> </w:t>
      </w:r>
      <w:r w:rsidR="00E4699B">
        <w:t>feedback.</w:t>
      </w:r>
    </w:p>
    <w:p w14:paraId="00FFAC2F" w14:textId="7CC7F624" w:rsidR="00F06387" w:rsidRDefault="00325A43" w:rsidP="007720C2">
      <w:r>
        <w:t>Our findings have several</w:t>
      </w:r>
      <w:r w:rsidR="00F06387">
        <w:t xml:space="preserve"> key implications. Evidence from the study shows that granting feedback providers access to history feedback introduces </w:t>
      </w:r>
      <w:r w:rsidR="007951ED">
        <w:t xml:space="preserve">a fixation effect. </w:t>
      </w:r>
      <w:r w:rsidR="00591BF0">
        <w:t>A fixation effect</w:t>
      </w:r>
      <w:r w:rsidR="007951ED">
        <w:t xml:space="preserve"> </w:t>
      </w:r>
      <w:r w:rsidR="00591BF0">
        <w:t>could mean</w:t>
      </w:r>
      <w:r w:rsidR="007951ED">
        <w:t xml:space="preserve"> that a</w:t>
      </w:r>
      <w:r w:rsidR="00C01AB4">
        <w:t xml:space="preserve"> designer who chooses to use a feedback generation </w:t>
      </w:r>
      <w:r w:rsidR="007951ED">
        <w:t xml:space="preserve">tool that allows </w:t>
      </w:r>
      <w:r w:rsidR="00C01AB4">
        <w:t xml:space="preserve">providers </w:t>
      </w:r>
      <w:r w:rsidR="007951ED">
        <w:t xml:space="preserve">history access </w:t>
      </w:r>
      <w:r w:rsidR="00C709A6">
        <w:t xml:space="preserve">will end up </w:t>
      </w:r>
      <w:r w:rsidR="00557F39">
        <w:t xml:space="preserve">with more convergent </w:t>
      </w:r>
      <w:r w:rsidR="00C82EE7">
        <w:t>responses</w:t>
      </w:r>
      <w:r w:rsidR="00557F39">
        <w:t>.</w:t>
      </w:r>
      <w:r w:rsidR="00591BF0">
        <w:t xml:space="preserve"> </w:t>
      </w:r>
      <w:r w:rsidR="00D77E97">
        <w:t>This fixation effect is especially prominent in non-spatial tools.</w:t>
      </w:r>
    </w:p>
    <w:p w14:paraId="6C3CEBD0" w14:textId="2FDD9C37" w:rsidR="00A85EB7" w:rsidRPr="00B4221B" w:rsidRDefault="00FB22F9" w:rsidP="007720C2">
      <w:r>
        <w:lastRenderedPageBreak/>
        <w:t>We also found th</w:t>
      </w:r>
      <w:r w:rsidR="00397729">
        <w:t>at</w:t>
      </w:r>
      <w:r>
        <w:t xml:space="preserve"> interface classes</w:t>
      </w:r>
      <w:r w:rsidR="00BF6597">
        <w:t xml:space="preserve"> generate different kinds of </w:t>
      </w:r>
      <w:r w:rsidR="00A85EB7">
        <w:t>feedback.</w:t>
      </w:r>
      <w:r w:rsidR="004118DC">
        <w:t xml:space="preserve"> </w:t>
      </w:r>
      <w:r w:rsidR="005D5480">
        <w:t xml:space="preserve">Online feedback system designers in the future </w:t>
      </w:r>
      <w:r w:rsidR="0003578F">
        <w:t>should be aw</w:t>
      </w:r>
      <w:r w:rsidR="004A6CE4">
        <w:t>are that</w:t>
      </w:r>
      <w:r w:rsidR="009970E0">
        <w:t xml:space="preserve"> their decisions influence the generated content.</w:t>
      </w:r>
      <w:r w:rsidR="00EF59F6">
        <w:t xml:space="preserve"> </w:t>
      </w:r>
      <w:r w:rsidR="00BF6597">
        <w:t xml:space="preserve">For future work, we would like to </w:t>
      </w:r>
      <w:r w:rsidR="00BC68F6">
        <w:t xml:space="preserve">include more classes of interfaces </w:t>
      </w:r>
      <w:r w:rsidR="0052512B">
        <w:t>and see how the</w:t>
      </w:r>
      <w:r w:rsidR="00925ABE">
        <w:t>ir</w:t>
      </w:r>
      <w:r w:rsidR="0052512B">
        <w:t xml:space="preserve"> generated feedback </w:t>
      </w:r>
      <w:r w:rsidR="00B31718">
        <w:t>differs</w:t>
      </w:r>
      <w:r w:rsidR="00F240E0">
        <w:t>.</w:t>
      </w:r>
      <w:r w:rsidR="00EF59F6">
        <w:t xml:space="preserve"> </w:t>
      </w:r>
    </w:p>
    <w:p w14:paraId="62E9AC7C" w14:textId="741F7A4C" w:rsidR="00DC2A9D" w:rsidRDefault="00330728" w:rsidP="007720C2">
      <w:r>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2651B3">
        <w:instrText xml:space="preserve"> ADDIN EN.CITE &lt;EndNote&gt;&lt;Cite&gt;&lt;Author&gt;Tohidi&lt;/Author&gt;&lt;Year&gt;2006&lt;/Year&gt;&lt;RecNum&gt;13&lt;/RecNum&gt;&lt;DisplayText&gt;[10, 23]&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2651B3">
        <w:rPr>
          <w:noProof/>
        </w:rPr>
        <w:t>[10, 23]</w:t>
      </w:r>
      <w:r w:rsidR="00C61F6B">
        <w:fldChar w:fldCharType="end"/>
      </w:r>
      <w:r w:rsidR="000958E0">
        <w:t>.</w:t>
      </w:r>
      <w:r w:rsidR="0071790C">
        <w:t xml:space="preserve"> Our study did not consider different stages of design and how they would interact with the choice of design tool. Due to the number of factors we looked at, it was not feasible to include an additional factor of design stage in this study.</w:t>
      </w:r>
    </w:p>
    <w:p w14:paraId="09DB4FAC" w14:textId="1D8811F7" w:rsidR="00515253" w:rsidRDefault="00031A03" w:rsidP="007720C2">
      <w:r>
        <w:t xml:space="preserve">The conditions in our study represented two classes of feedback interface without overlap, but there are interfaces that do not match either condition that we studied. For example, in the </w:t>
      </w:r>
      <w:proofErr w:type="spellStart"/>
      <w:r>
        <w:t>Voyant</w:t>
      </w:r>
      <w:proofErr w:type="spellEnd"/>
      <w:r>
        <w:t xml:space="preserve"> and </w:t>
      </w:r>
      <w:proofErr w:type="spellStart"/>
      <w:r>
        <w:t>CrowdCrit</w:t>
      </w:r>
      <w:proofErr w:type="spellEnd"/>
      <w:r>
        <w:t xml:space="preserve">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A8599E">
        <w:instrText xml:space="preserve"> ADDIN EN.CITE </w:instrText>
      </w:r>
      <w:r w:rsidR="00A8599E">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A8599E">
        <w:instrText xml:space="preserve"> ADDIN EN.CITE.DATA </w:instrText>
      </w:r>
      <w:r w:rsidR="00A8599E">
        <w:fldChar w:fldCharType="end"/>
      </w:r>
      <w:r w:rsidR="00A8599E">
        <w:fldChar w:fldCharType="separate"/>
      </w:r>
      <w:r w:rsidR="00A8599E">
        <w:rPr>
          <w:noProof/>
        </w:rPr>
        <w:t>[3, 6]</w:t>
      </w:r>
      <w:r w:rsidR="00A8599E">
        <w:fldChar w:fldCharType="end"/>
      </w:r>
      <w:r w:rsidR="00A8599E">
        <w:t>.</w:t>
      </w:r>
      <w:r w:rsidR="00B7258F">
        <w:t xml:space="preserve"> </w:t>
      </w:r>
      <w:r w:rsidR="00B7258F">
        <w:t>Future work is necessary to understand how these hybrid interfaces compare to the two conditions that we studied.</w:t>
      </w:r>
    </w:p>
    <w:p w14:paraId="6773A3AD" w14:textId="05954E94"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QsIDZdPC9EaXNwbGF5VGV4dD48cmVjb3JkPjxy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</w:fldData>
        </w:fldChar>
      </w:r>
      <w:r w:rsidR="00E3661A">
        <w:instrText xml:space="preserve"> ADDIN EN.CITE </w:instrText>
      </w:r>
      <w:r w:rsidR="00E3661A">
        <w:fldChar w:fldCharType="begin">
          <w:fldData xml:space="preserve">PEVuZE5vdGU+PENpdGU+PEF1dGhvcj5ZdWFuPC9BdXRob3I+PFllYXI+MjAxNjwvWWVhcj48UmVj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</w:fldData>
        </w:fldChar>
      </w:r>
      <w:r w:rsidR="00E3661A">
        <w:instrText xml:space="preserve"> ADDIN EN.CITE.DATA </w:instrText>
      </w:r>
      <w:r w:rsidR="00E3661A">
        <w:fldChar w:fldCharType="end"/>
      </w:r>
      <w:r w:rsidR="00E3661A">
        <w:fldChar w:fldCharType="separate"/>
      </w:r>
      <w:r w:rsidR="00E3661A">
        <w:rPr>
          <w:noProof/>
        </w:rPr>
        <w:t>[4, 6]</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2D2FF5">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2D2FF5">
        <w:rPr>
          <w:noProof/>
        </w:rPr>
        <w:t>[18]</w:t>
      </w:r>
      <w:r w:rsidR="002D2FF5">
        <w:fldChar w:fldCharType="end"/>
      </w:r>
      <w:r w:rsidR="0088474C">
        <w:t>.</w:t>
      </w:r>
      <w:r w:rsidR="003D6559">
        <w:t xml:space="preserve"> Future work can study any interactions between expertise and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50767652" w:rsidR="00752E9D" w:rsidRDefault="00752E9D" w:rsidP="007720C2">
      <w:r>
        <w:t xml:space="preserve">Our study compared different features of the feedback generated for two classes of interfaces. However, our study did not measure the objective quality of the feedback itself. </w:t>
      </w:r>
      <w:r w:rsidR="00EC6B98">
        <w:t>What we should have done is hire experts to measure the quality of the feedback.</w:t>
      </w:r>
      <w:r w:rsidR="00C15627">
        <w:t xml:space="preserve"> Future work could address this limitation by having independent experts rate the perceived quality of the feedback between conditions.</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3CD2A40A" w:rsidR="00271282" w:rsidRPr="00270044" w:rsidRDefault="00271282" w:rsidP="007720C2">
      <w:r>
        <w:t xml:space="preserve">Designers are increasingly turning to the use of online tools to collect feedback on </w:t>
      </w:r>
      <w:proofErr w:type="gramStart"/>
      <w:r>
        <w:t>their</w:t>
      </w:r>
      <w:proofErr w:type="gramEnd"/>
      <w:r>
        <w:t xml:space="preserve"> in-progress work. Designers have many tools to choose from for collecting feedback for their work online. The design choices within the tool could have consequences for the scope and quality of the feedback generated. But how does the choice of tool influence the scope and quality of the feedback that is </w:t>
      </w:r>
      <w:r>
        <w:lastRenderedPageBreak/>
        <w:t>received?</w:t>
      </w:r>
      <w:r w:rsidR="00F323A0">
        <w:t xml:space="preserve"> Our work </w:t>
      </w:r>
      <w:r w:rsidR="001C2A56">
        <w:t>made three contributions. First, we showed that access to history feedback introduces a fixation effect.</w:t>
      </w:r>
      <w:r w:rsidR="0076711B">
        <w:t xml:space="preserve"> Second, we found that while conditions don’t influence feedback specificity, providers using the non-spatial interface left longer feedback.</w:t>
      </w:r>
      <w:r w:rsidR="00270044">
        <w:t xml:space="preserve"> Third, we discover that spatial interfaces tend to generate more </w:t>
      </w:r>
      <w:r w:rsidR="00270044">
        <w:rPr>
          <w:i/>
        </w:rPr>
        <w:t>investigation</w:t>
      </w:r>
      <w:r w:rsidR="00270044">
        <w:t xml:space="preserve"> feedback. 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bookmarkStart w:id="0" w:name="_GoBack"/>
      <w:bookmarkEnd w:id="0"/>
    </w:p>
    <w:p w14:paraId="26B8E5BF" w14:textId="77777777" w:rsidR="002D2FF5" w:rsidRPr="002D2FF5" w:rsidRDefault="005265B4" w:rsidP="002D2FF5">
      <w:pPr>
        <w:pStyle w:val="EndNoteBibliography"/>
        <w:spacing w:after="0"/>
        <w:ind w:left="720" w:hanging="720"/>
        <w:rPr>
          <w:noProof/>
        </w:rPr>
      </w:pPr>
      <w:r>
        <w:fldChar w:fldCharType="begin"/>
      </w:r>
      <w:r>
        <w:instrText xml:space="preserve"> ADDIN EN.REFLIST </w:instrText>
      </w:r>
      <w:r>
        <w:fldChar w:fldCharType="separate"/>
      </w:r>
      <w:r w:rsidR="002D2FF5" w:rsidRPr="002D2FF5">
        <w:rPr>
          <w:noProof/>
        </w:rPr>
        <w:t>1.</w:t>
      </w:r>
      <w:r w:rsidR="002D2FF5" w:rsidRPr="002D2FF5">
        <w:rPr>
          <w:noProof/>
        </w:rPr>
        <w:tab/>
        <w:t xml:space="preserve">Elkins, J., </w:t>
      </w:r>
      <w:r w:rsidR="002D2FF5" w:rsidRPr="002D2FF5">
        <w:rPr>
          <w:i/>
          <w:noProof/>
        </w:rPr>
        <w:t>Art Critiques: A Guide.</w:t>
      </w:r>
      <w:r w:rsidR="002D2FF5" w:rsidRPr="002D2FF5">
        <w:rPr>
          <w:noProof/>
        </w:rPr>
        <w:t xml:space="preserve"> New Academia Publishing, 2012.</w:t>
      </w:r>
    </w:p>
    <w:p w14:paraId="31028B2E" w14:textId="77777777" w:rsidR="002D2FF5" w:rsidRPr="002D2FF5" w:rsidRDefault="002D2FF5" w:rsidP="002D2FF5">
      <w:pPr>
        <w:pStyle w:val="EndNoteBibliography"/>
        <w:spacing w:after="0"/>
        <w:ind w:left="720" w:hanging="720"/>
        <w:rPr>
          <w:noProof/>
        </w:rPr>
      </w:pPr>
      <w:r w:rsidRPr="002D2FF5">
        <w:rPr>
          <w:noProof/>
        </w:rPr>
        <w:t>2.</w:t>
      </w:r>
      <w:r w:rsidRPr="002D2FF5">
        <w:rPr>
          <w:noProof/>
        </w:rPr>
        <w:tab/>
        <w:t xml:space="preserve">Xu, A., et al., </w:t>
      </w:r>
      <w:r w:rsidRPr="002D2FF5">
        <w:rPr>
          <w:i/>
          <w:noProof/>
        </w:rPr>
        <w:t>A Classroom Study of Using Crowd Feedback in the Iterative Design Process</w:t>
      </w:r>
      <w:r w:rsidRPr="002D2FF5">
        <w:rPr>
          <w:noProof/>
        </w:rPr>
        <w:t xml:space="preserve">, in </w:t>
      </w:r>
      <w:r w:rsidRPr="002D2FF5">
        <w:rPr>
          <w:i/>
          <w:noProof/>
        </w:rPr>
        <w:t>Proceedings of the 18th ACM Conference on Computer Supported Cooperative Work &amp;#38; Social Computing</w:t>
      </w:r>
      <w:r w:rsidRPr="002D2FF5">
        <w:rPr>
          <w:noProof/>
        </w:rPr>
        <w:t>. 2015, ACM: Vancouver, BC, Canada. p. 1637-1648.</w:t>
      </w:r>
    </w:p>
    <w:p w14:paraId="7029946D" w14:textId="77777777" w:rsidR="002D2FF5" w:rsidRPr="002D2FF5" w:rsidRDefault="002D2FF5" w:rsidP="002D2FF5">
      <w:pPr>
        <w:pStyle w:val="EndNoteBibliography"/>
        <w:spacing w:after="0"/>
        <w:ind w:left="720" w:hanging="720"/>
        <w:rPr>
          <w:noProof/>
        </w:rPr>
      </w:pPr>
      <w:r w:rsidRPr="002D2FF5">
        <w:rPr>
          <w:noProof/>
        </w:rPr>
        <w:t>3.</w:t>
      </w:r>
      <w:r w:rsidRPr="002D2FF5">
        <w:rPr>
          <w:noProof/>
        </w:rPr>
        <w:tab/>
        <w:t xml:space="preserve">Xu, A., S.-W. Huang, and B. Bailey, </w:t>
      </w:r>
      <w:r w:rsidRPr="002D2FF5">
        <w:rPr>
          <w:i/>
          <w:noProof/>
        </w:rPr>
        <w:t>Voyant: generating structured feedback on visual designs using a crowd of non-experts</w:t>
      </w:r>
      <w:r w:rsidRPr="002D2FF5">
        <w:rPr>
          <w:noProof/>
        </w:rPr>
        <w:t xml:space="preserve">, in </w:t>
      </w:r>
      <w:r w:rsidRPr="002D2FF5">
        <w:rPr>
          <w:i/>
          <w:noProof/>
        </w:rPr>
        <w:t>Proceedings of the 17th ACM conference on Computer supported cooperative work &amp;#38; social computing</w:t>
      </w:r>
      <w:r w:rsidRPr="002D2FF5">
        <w:rPr>
          <w:noProof/>
        </w:rPr>
        <w:t>. 2014, ACM: Baltimore, Maryland, USA. p. 1433-1444.</w:t>
      </w:r>
    </w:p>
    <w:p w14:paraId="01FD48F2" w14:textId="77777777" w:rsidR="002D2FF5" w:rsidRPr="002D2FF5" w:rsidRDefault="002D2FF5" w:rsidP="002D2FF5">
      <w:pPr>
        <w:pStyle w:val="EndNoteBibliography"/>
        <w:spacing w:after="0"/>
        <w:ind w:left="720" w:hanging="720"/>
        <w:rPr>
          <w:noProof/>
        </w:rPr>
      </w:pPr>
      <w:r w:rsidRPr="002D2FF5">
        <w:rPr>
          <w:noProof/>
        </w:rPr>
        <w:t>4.</w:t>
      </w:r>
      <w:r w:rsidRPr="002D2FF5">
        <w:rPr>
          <w:noProof/>
        </w:rPr>
        <w:tab/>
        <w:t xml:space="preserve">Yuan, A., et al., </w:t>
      </w:r>
      <w:r w:rsidRPr="002D2FF5">
        <w:rPr>
          <w:i/>
          <w:noProof/>
        </w:rPr>
        <w:t>Almost an Expert: The Effects of Rubrics and Expertise on Perceived Value of Crowdsourced Design Critiques</w:t>
      </w:r>
      <w:r w:rsidRPr="002D2FF5">
        <w:rPr>
          <w:noProof/>
        </w:rPr>
        <w:t xml:space="preserve">, in </w:t>
      </w:r>
      <w:r w:rsidRPr="002D2FF5">
        <w:rPr>
          <w:i/>
          <w:noProof/>
        </w:rPr>
        <w:t>Proceedings of the 19th ACM Conference on Computer-Supported Cooperative Work &amp; Social Computing</w:t>
      </w:r>
      <w:r w:rsidRPr="002D2FF5">
        <w:rPr>
          <w:noProof/>
        </w:rPr>
        <w:t>. 2016, ACM: San Francisco, California, USA. p. 1005-1017.</w:t>
      </w:r>
    </w:p>
    <w:p w14:paraId="6AEAB275" w14:textId="77777777" w:rsidR="002D2FF5" w:rsidRPr="002D2FF5" w:rsidRDefault="002D2FF5" w:rsidP="002D2FF5">
      <w:pPr>
        <w:pStyle w:val="EndNoteBibliography"/>
        <w:spacing w:after="0"/>
        <w:ind w:left="720" w:hanging="720"/>
        <w:rPr>
          <w:noProof/>
        </w:rPr>
      </w:pPr>
      <w:r w:rsidRPr="002D2FF5">
        <w:rPr>
          <w:noProof/>
        </w:rPr>
        <w:t>5.</w:t>
      </w:r>
      <w:r w:rsidRPr="002D2FF5">
        <w:rPr>
          <w:noProof/>
        </w:rPr>
        <w:tab/>
        <w:t xml:space="preserve">Soloway, E., M. Guzdial, and K.E. Hay, </w:t>
      </w:r>
      <w:r w:rsidRPr="002D2FF5">
        <w:rPr>
          <w:i/>
          <w:noProof/>
        </w:rPr>
        <w:t>Learner-centered design: the challenge for HCI in the 21st century.</w:t>
      </w:r>
      <w:r w:rsidRPr="002D2FF5">
        <w:rPr>
          <w:noProof/>
        </w:rPr>
        <w:t xml:space="preserve"> interactions, 1994. </w:t>
      </w:r>
      <w:r w:rsidRPr="002D2FF5">
        <w:rPr>
          <w:b/>
          <w:noProof/>
        </w:rPr>
        <w:t>1</w:t>
      </w:r>
      <w:r w:rsidRPr="002D2FF5">
        <w:rPr>
          <w:noProof/>
        </w:rPr>
        <w:t>(2): p. 36-48.</w:t>
      </w:r>
    </w:p>
    <w:p w14:paraId="18B0C500" w14:textId="77777777" w:rsidR="002D2FF5" w:rsidRPr="002D2FF5" w:rsidRDefault="002D2FF5" w:rsidP="002D2FF5">
      <w:pPr>
        <w:pStyle w:val="EndNoteBibliography"/>
        <w:spacing w:after="0"/>
        <w:ind w:left="720" w:hanging="720"/>
        <w:rPr>
          <w:noProof/>
        </w:rPr>
      </w:pPr>
      <w:r w:rsidRPr="002D2FF5">
        <w:rPr>
          <w:noProof/>
        </w:rPr>
        <w:t>6.</w:t>
      </w:r>
      <w:r w:rsidRPr="002D2FF5">
        <w:rPr>
          <w:noProof/>
        </w:rPr>
        <w:tab/>
        <w:t xml:space="preserve">Luther, K., et al., </w:t>
      </w:r>
      <w:r w:rsidRPr="002D2FF5">
        <w:rPr>
          <w:i/>
          <w:noProof/>
        </w:rPr>
        <w:t>Structuring, Aggregating, and Evaluating Crowdsourced Design Critique</w:t>
      </w:r>
      <w:r w:rsidRPr="002D2FF5">
        <w:rPr>
          <w:noProof/>
        </w:rPr>
        <w:t xml:space="preserve">, in </w:t>
      </w:r>
      <w:r w:rsidRPr="002D2FF5">
        <w:rPr>
          <w:i/>
          <w:noProof/>
        </w:rPr>
        <w:t>Proceedings of the 18th ACM Conference on Computer Supported Cooperative Work &amp;#38; Social Computing</w:t>
      </w:r>
      <w:r w:rsidRPr="002D2FF5">
        <w:rPr>
          <w:noProof/>
        </w:rPr>
        <w:t>. 2015, ACM: Vancouver, BC, Canada. p. 473-485.</w:t>
      </w:r>
    </w:p>
    <w:p w14:paraId="3C803101" w14:textId="77777777" w:rsidR="002D2FF5" w:rsidRPr="002D2FF5" w:rsidRDefault="002D2FF5" w:rsidP="002D2FF5">
      <w:pPr>
        <w:pStyle w:val="EndNoteBibliography"/>
        <w:spacing w:after="0"/>
        <w:ind w:left="720" w:hanging="720"/>
        <w:rPr>
          <w:noProof/>
        </w:rPr>
      </w:pPr>
      <w:r w:rsidRPr="002D2FF5">
        <w:rPr>
          <w:noProof/>
        </w:rPr>
        <w:t>7.</w:t>
      </w:r>
      <w:r w:rsidRPr="002D2FF5">
        <w:rPr>
          <w:noProof/>
        </w:rPr>
        <w:tab/>
        <w:t xml:space="preserve">Greenberg, M.D., M.W. Easterday, and E.M. Gerber, </w:t>
      </w:r>
      <w:r w:rsidRPr="002D2FF5">
        <w:rPr>
          <w:i/>
          <w:noProof/>
        </w:rPr>
        <w:t>Critiki: A Scaffolded Approach to Gathering Design Feedback from Paid Crowdworkers</w:t>
      </w:r>
      <w:r w:rsidRPr="002D2FF5">
        <w:rPr>
          <w:noProof/>
        </w:rPr>
        <w:t xml:space="preserve">, in </w:t>
      </w:r>
      <w:r w:rsidRPr="002D2FF5">
        <w:rPr>
          <w:i/>
          <w:noProof/>
        </w:rPr>
        <w:t>Proceedings of the 2015 ACM SIGCHI Conference on Creativity and Cognition</w:t>
      </w:r>
      <w:r w:rsidRPr="002D2FF5">
        <w:rPr>
          <w:noProof/>
        </w:rPr>
        <w:t>. 2015, ACM: Glasgow, United Kingdom. p. 235-244.</w:t>
      </w:r>
    </w:p>
    <w:p w14:paraId="0580D49A" w14:textId="77777777" w:rsidR="002D2FF5" w:rsidRPr="002D2FF5" w:rsidRDefault="002D2FF5" w:rsidP="002D2FF5">
      <w:pPr>
        <w:pStyle w:val="EndNoteBibliography"/>
        <w:spacing w:after="0"/>
        <w:ind w:left="720" w:hanging="720"/>
        <w:rPr>
          <w:noProof/>
        </w:rPr>
      </w:pPr>
      <w:r w:rsidRPr="002D2FF5">
        <w:rPr>
          <w:noProof/>
        </w:rPr>
        <w:t>8.</w:t>
      </w:r>
      <w:r w:rsidRPr="002D2FF5">
        <w:rPr>
          <w:noProof/>
        </w:rPr>
        <w:tab/>
        <w:t xml:space="preserve">Hicks, C.M., et al., </w:t>
      </w:r>
      <w:r w:rsidRPr="002D2FF5">
        <w:rPr>
          <w:i/>
          <w:noProof/>
        </w:rPr>
        <w:t>Framing Feedback: Choosing Review Environment Features that Support High Quality Peer Assessment</w:t>
      </w:r>
      <w:r w:rsidRPr="002D2FF5">
        <w:rPr>
          <w:noProof/>
        </w:rPr>
        <w:t xml:space="preserve">, in </w:t>
      </w:r>
      <w:r w:rsidRPr="002D2FF5">
        <w:rPr>
          <w:i/>
          <w:noProof/>
        </w:rPr>
        <w:t>Proceedings of the 2016 CHI Conference on Human Factors in Computing Systems</w:t>
      </w:r>
      <w:r w:rsidRPr="002D2FF5">
        <w:rPr>
          <w:noProof/>
        </w:rPr>
        <w:t>. 2016, ACM: Santa Clara, California, USA. p. 458-469.</w:t>
      </w:r>
    </w:p>
    <w:p w14:paraId="5F6AF5C3" w14:textId="77777777" w:rsidR="002D2FF5" w:rsidRPr="002D2FF5" w:rsidRDefault="002D2FF5" w:rsidP="002D2FF5">
      <w:pPr>
        <w:pStyle w:val="EndNoteBibliography"/>
        <w:spacing w:after="0"/>
        <w:ind w:left="720" w:hanging="720"/>
        <w:rPr>
          <w:noProof/>
        </w:rPr>
      </w:pPr>
      <w:r w:rsidRPr="002D2FF5">
        <w:rPr>
          <w:noProof/>
        </w:rPr>
        <w:lastRenderedPageBreak/>
        <w:t>9.</w:t>
      </w:r>
      <w:r w:rsidRPr="002D2FF5">
        <w:rPr>
          <w:noProof/>
        </w:rPr>
        <w:tab/>
        <w:t xml:space="preserve">Willett, W., J. Heer, and M. Agrawala, </w:t>
      </w:r>
      <w:r w:rsidRPr="002D2FF5">
        <w:rPr>
          <w:i/>
          <w:noProof/>
        </w:rPr>
        <w:t>Strategies for crowdsourcing social data analysis</w:t>
      </w:r>
      <w:r w:rsidRPr="002D2FF5">
        <w:rPr>
          <w:noProof/>
        </w:rPr>
        <w:t xml:space="preserve">, in </w:t>
      </w:r>
      <w:r w:rsidRPr="002D2FF5">
        <w:rPr>
          <w:i/>
          <w:noProof/>
        </w:rPr>
        <w:t>Proceedings of the SIGCHI Conference on Human Factors in Computing Systems</w:t>
      </w:r>
      <w:r w:rsidRPr="002D2FF5">
        <w:rPr>
          <w:noProof/>
        </w:rPr>
        <w:t>. 2012, ACM: Austin, Texas, USA. p. 227-236.</w:t>
      </w:r>
    </w:p>
    <w:p w14:paraId="5D0CA882" w14:textId="77777777" w:rsidR="002D2FF5" w:rsidRPr="002D2FF5" w:rsidRDefault="002D2FF5" w:rsidP="002D2FF5">
      <w:pPr>
        <w:pStyle w:val="EndNoteBibliography"/>
        <w:spacing w:after="0"/>
        <w:ind w:left="720" w:hanging="720"/>
        <w:rPr>
          <w:noProof/>
        </w:rPr>
      </w:pPr>
      <w:r w:rsidRPr="002D2FF5">
        <w:rPr>
          <w:noProof/>
        </w:rPr>
        <w:t>10.</w:t>
      </w:r>
      <w:r w:rsidRPr="002D2FF5">
        <w:rPr>
          <w:noProof/>
        </w:rPr>
        <w:tab/>
        <w:t xml:space="preserve">Tohidi, M., et al., </w:t>
      </w:r>
      <w:r w:rsidRPr="002D2FF5">
        <w:rPr>
          <w:i/>
          <w:noProof/>
        </w:rPr>
        <w:t>Getting the right design and the design right</w:t>
      </w:r>
      <w:r w:rsidRPr="002D2FF5">
        <w:rPr>
          <w:noProof/>
        </w:rPr>
        <w:t xml:space="preserve">, in </w:t>
      </w:r>
      <w:r w:rsidRPr="002D2FF5">
        <w:rPr>
          <w:i/>
          <w:noProof/>
        </w:rPr>
        <w:t>Proceedings of the SIGCHI Conference on Human Factors in Computing Systems</w:t>
      </w:r>
      <w:r w:rsidRPr="002D2FF5">
        <w:rPr>
          <w:noProof/>
        </w:rPr>
        <w:t>. 2006, ACM: Montr&amp;#233;al, Qu&amp;#233;bec, Canada. p. 1243-1252.</w:t>
      </w:r>
    </w:p>
    <w:p w14:paraId="6FF60942" w14:textId="77777777" w:rsidR="002D2FF5" w:rsidRPr="002D2FF5" w:rsidRDefault="002D2FF5" w:rsidP="002D2FF5">
      <w:pPr>
        <w:pStyle w:val="EndNoteBibliography"/>
        <w:spacing w:after="0"/>
        <w:ind w:left="720" w:hanging="720"/>
        <w:rPr>
          <w:noProof/>
        </w:rPr>
      </w:pPr>
      <w:r w:rsidRPr="002D2FF5">
        <w:rPr>
          <w:noProof/>
        </w:rPr>
        <w:t>11.</w:t>
      </w:r>
      <w:r w:rsidRPr="002D2FF5">
        <w:rPr>
          <w:noProof/>
        </w:rPr>
        <w:tab/>
        <w:t xml:space="preserve">Smith, S.M., Ward, T.B., and Schumacher, J.S., </w:t>
      </w:r>
      <w:r w:rsidRPr="002D2FF5">
        <w:rPr>
          <w:i/>
          <w:noProof/>
        </w:rPr>
        <w:t>Constraining effects of examples in a creative generation task.</w:t>
      </w:r>
      <w:r w:rsidRPr="002D2FF5">
        <w:rPr>
          <w:noProof/>
        </w:rPr>
        <w:t xml:space="preserve"> Memory &amp; Cognition, 1993. </w:t>
      </w:r>
      <w:r w:rsidRPr="002D2FF5">
        <w:rPr>
          <w:b/>
          <w:noProof/>
        </w:rPr>
        <w:t>21</w:t>
      </w:r>
      <w:r w:rsidRPr="002D2FF5">
        <w:rPr>
          <w:noProof/>
        </w:rPr>
        <w:t>(6): p. 837-845.</w:t>
      </w:r>
    </w:p>
    <w:p w14:paraId="1A9BCC38" w14:textId="7911C37E" w:rsidR="002D2FF5" w:rsidRPr="002D2FF5" w:rsidRDefault="002D2FF5" w:rsidP="002D2FF5">
      <w:pPr>
        <w:pStyle w:val="EndNoteBibliography"/>
        <w:spacing w:after="0"/>
        <w:ind w:left="720" w:hanging="720"/>
        <w:rPr>
          <w:noProof/>
        </w:rPr>
      </w:pPr>
      <w:r w:rsidRPr="002D2FF5">
        <w:rPr>
          <w:noProof/>
        </w:rPr>
        <w:t>12.</w:t>
      </w:r>
      <w:r w:rsidRPr="002D2FF5">
        <w:rPr>
          <w:noProof/>
        </w:rPr>
        <w:tab/>
      </w:r>
      <w:r w:rsidRPr="002D2FF5">
        <w:rPr>
          <w:i/>
          <w:noProof/>
        </w:rPr>
        <w:t>Reddit</w:t>
      </w:r>
      <w:r w:rsidRPr="002D2FF5">
        <w:rPr>
          <w:noProof/>
        </w:rPr>
        <w:t xml:space="preserve">. Available from: </w:t>
      </w:r>
      <w:hyperlink r:id="rId16" w:history="1">
        <w:r w:rsidRPr="002D2FF5">
          <w:rPr>
            <w:rStyle w:val="Hyperlink"/>
            <w:noProof/>
          </w:rPr>
          <w:t>https://www.reddit.com/r/design_critiques</w:t>
        </w:r>
      </w:hyperlink>
      <w:r w:rsidRPr="002D2FF5">
        <w:rPr>
          <w:noProof/>
        </w:rPr>
        <w:t>.</w:t>
      </w:r>
    </w:p>
    <w:p w14:paraId="32626320" w14:textId="77777777" w:rsidR="002D2FF5" w:rsidRPr="002D2FF5" w:rsidRDefault="002D2FF5" w:rsidP="002D2FF5">
      <w:pPr>
        <w:pStyle w:val="EndNoteBibliography"/>
        <w:spacing w:after="0"/>
        <w:ind w:left="720" w:hanging="720"/>
        <w:rPr>
          <w:i/>
          <w:noProof/>
        </w:rPr>
      </w:pPr>
      <w:r w:rsidRPr="002D2FF5">
        <w:rPr>
          <w:noProof/>
        </w:rPr>
        <w:t>13.</w:t>
      </w:r>
      <w:r w:rsidRPr="002D2FF5">
        <w:rPr>
          <w:noProof/>
        </w:rPr>
        <w:tab/>
      </w:r>
      <w:r w:rsidRPr="002D2FF5">
        <w:rPr>
          <w:i/>
          <w:noProof/>
        </w:rPr>
        <w:t>Red Pen.</w:t>
      </w:r>
    </w:p>
    <w:p w14:paraId="1B73D466" w14:textId="77777777" w:rsidR="002D2FF5" w:rsidRPr="002D2FF5" w:rsidRDefault="002D2FF5" w:rsidP="002D2FF5">
      <w:pPr>
        <w:pStyle w:val="EndNoteBibliography"/>
        <w:spacing w:after="0"/>
        <w:ind w:left="720" w:hanging="720"/>
        <w:rPr>
          <w:i/>
          <w:noProof/>
        </w:rPr>
      </w:pPr>
      <w:r w:rsidRPr="002D2FF5">
        <w:rPr>
          <w:noProof/>
        </w:rPr>
        <w:t>14.</w:t>
      </w:r>
      <w:r w:rsidRPr="002D2FF5">
        <w:rPr>
          <w:noProof/>
        </w:rPr>
        <w:tab/>
      </w:r>
      <w:r w:rsidRPr="002D2FF5">
        <w:rPr>
          <w:i/>
          <w:noProof/>
        </w:rPr>
        <w:t>Dribble.</w:t>
      </w:r>
    </w:p>
    <w:p w14:paraId="60BF0847" w14:textId="77777777" w:rsidR="002D2FF5" w:rsidRPr="002D2FF5" w:rsidRDefault="002D2FF5" w:rsidP="002D2FF5">
      <w:pPr>
        <w:pStyle w:val="EndNoteBibliography"/>
        <w:spacing w:after="0"/>
        <w:ind w:left="720" w:hanging="720"/>
        <w:rPr>
          <w:noProof/>
        </w:rPr>
      </w:pPr>
      <w:r w:rsidRPr="002D2FF5">
        <w:rPr>
          <w:noProof/>
        </w:rPr>
        <w:t>15.</w:t>
      </w:r>
      <w:r w:rsidRPr="002D2FF5">
        <w:rPr>
          <w:noProof/>
        </w:rPr>
        <w:tab/>
        <w:t xml:space="preserve">Siangliulue, P., et al., </w:t>
      </w:r>
      <w:r w:rsidRPr="002D2FF5">
        <w:rPr>
          <w:i/>
          <w:noProof/>
        </w:rPr>
        <w:t>Providing Timely Examples Improves the Quantity and Quality of Generated Ideas</w:t>
      </w:r>
      <w:r w:rsidRPr="002D2FF5">
        <w:rPr>
          <w:noProof/>
        </w:rPr>
        <w:t xml:space="preserve">, in </w:t>
      </w:r>
      <w:r w:rsidRPr="002D2FF5">
        <w:rPr>
          <w:i/>
          <w:noProof/>
        </w:rPr>
        <w:t>Proceedings of the 2015 ACM SIGCHI Conference on Creativity and Cognition</w:t>
      </w:r>
      <w:r w:rsidRPr="002D2FF5">
        <w:rPr>
          <w:noProof/>
        </w:rPr>
        <w:t>. 2015, ACM: Glasgow, United Kingdom. p. 83-92.</w:t>
      </w:r>
    </w:p>
    <w:p w14:paraId="6A7097DC" w14:textId="77777777" w:rsidR="002D2FF5" w:rsidRPr="002D2FF5" w:rsidRDefault="002D2FF5" w:rsidP="002D2FF5">
      <w:pPr>
        <w:pStyle w:val="EndNoteBibliography"/>
        <w:spacing w:after="0"/>
        <w:ind w:left="720" w:hanging="720"/>
        <w:rPr>
          <w:i/>
          <w:noProof/>
        </w:rPr>
      </w:pPr>
      <w:r w:rsidRPr="002D2FF5">
        <w:rPr>
          <w:noProof/>
        </w:rPr>
        <w:t>16.</w:t>
      </w:r>
      <w:r w:rsidRPr="002D2FF5">
        <w:rPr>
          <w:noProof/>
        </w:rPr>
        <w:tab/>
      </w:r>
      <w:r w:rsidRPr="002D2FF5">
        <w:rPr>
          <w:i/>
          <w:noProof/>
        </w:rPr>
        <w:t>Adobe Acrobat.</w:t>
      </w:r>
    </w:p>
    <w:p w14:paraId="234B83A7" w14:textId="77777777" w:rsidR="002D2FF5" w:rsidRPr="002D2FF5" w:rsidRDefault="002D2FF5" w:rsidP="002D2FF5">
      <w:pPr>
        <w:pStyle w:val="EndNoteBibliography"/>
        <w:spacing w:after="0"/>
        <w:ind w:left="720" w:hanging="720"/>
        <w:rPr>
          <w:noProof/>
        </w:rPr>
      </w:pPr>
      <w:r w:rsidRPr="002D2FF5">
        <w:rPr>
          <w:noProof/>
        </w:rPr>
        <w:t>17.</w:t>
      </w:r>
      <w:r w:rsidRPr="002D2FF5">
        <w:rPr>
          <w:noProof/>
        </w:rPr>
        <w:tab/>
        <w:t xml:space="preserve">Hill, W.C. and J.D. Hollan, </w:t>
      </w:r>
      <w:r w:rsidRPr="002D2FF5">
        <w:rPr>
          <w:i/>
          <w:noProof/>
        </w:rPr>
        <w:t>Deixis and the future of visualization excellence</w:t>
      </w:r>
      <w:r w:rsidRPr="002D2FF5">
        <w:rPr>
          <w:noProof/>
        </w:rPr>
        <w:t xml:space="preserve">, in </w:t>
      </w:r>
      <w:r w:rsidRPr="002D2FF5">
        <w:rPr>
          <w:i/>
          <w:noProof/>
        </w:rPr>
        <w:t>Proceedings of the 2nd conference on Visualization '91</w:t>
      </w:r>
      <w:r w:rsidRPr="002D2FF5">
        <w:rPr>
          <w:noProof/>
        </w:rPr>
        <w:t>. 1991, IEEE Computer Society Press: San Diego, California. p. 314-320.</w:t>
      </w:r>
    </w:p>
    <w:p w14:paraId="7C09E42A" w14:textId="77777777" w:rsidR="002D2FF5" w:rsidRPr="002D2FF5" w:rsidRDefault="002D2FF5" w:rsidP="002D2FF5">
      <w:pPr>
        <w:pStyle w:val="EndNoteBibliography"/>
        <w:spacing w:after="0"/>
        <w:ind w:left="720" w:hanging="720"/>
        <w:rPr>
          <w:noProof/>
        </w:rPr>
      </w:pPr>
      <w:r w:rsidRPr="002D2FF5">
        <w:rPr>
          <w:noProof/>
        </w:rPr>
        <w:t>18.</w:t>
      </w:r>
      <w:r w:rsidRPr="002D2FF5">
        <w:rPr>
          <w:noProof/>
        </w:rPr>
        <w:tab/>
        <w:t xml:space="preserve">Gero, J.S., </w:t>
      </w:r>
      <w:r w:rsidRPr="002D2FF5">
        <w:rPr>
          <w:i/>
          <w:noProof/>
        </w:rPr>
        <w:t>Fixation and Commitment While Designing and its Measurement.</w:t>
      </w:r>
      <w:r w:rsidRPr="002D2FF5">
        <w:rPr>
          <w:noProof/>
        </w:rPr>
        <w:t xml:space="preserve"> The Journal of Creative Behavior, 2011. </w:t>
      </w:r>
      <w:r w:rsidRPr="002D2FF5">
        <w:rPr>
          <w:b/>
          <w:noProof/>
        </w:rPr>
        <w:t>45</w:t>
      </w:r>
      <w:r w:rsidRPr="002D2FF5">
        <w:rPr>
          <w:noProof/>
        </w:rPr>
        <w:t>(2): p. 108-115.</w:t>
      </w:r>
    </w:p>
    <w:p w14:paraId="41732283" w14:textId="77777777" w:rsidR="002D2FF5" w:rsidRPr="002D2FF5" w:rsidRDefault="002D2FF5" w:rsidP="002D2FF5">
      <w:pPr>
        <w:pStyle w:val="EndNoteBibliography"/>
        <w:spacing w:after="0"/>
        <w:ind w:left="720" w:hanging="720"/>
        <w:rPr>
          <w:noProof/>
        </w:rPr>
      </w:pPr>
      <w:r w:rsidRPr="002D2FF5">
        <w:rPr>
          <w:noProof/>
        </w:rPr>
        <w:t>19.</w:t>
      </w:r>
      <w:r w:rsidRPr="002D2FF5">
        <w:rPr>
          <w:noProof/>
        </w:rPr>
        <w:tab/>
        <w:t xml:space="preserve">Robb, D.A., et al., </w:t>
      </w:r>
      <w:r w:rsidRPr="002D2FF5">
        <w:rPr>
          <w:i/>
          <w:noProof/>
        </w:rPr>
        <w:t>Moodsource: Enabling Perceptual and Emotional Feedback from Crowds</w:t>
      </w:r>
      <w:r w:rsidRPr="002D2FF5">
        <w:rPr>
          <w:noProof/>
        </w:rPr>
        <w:t xml:space="preserve">, in </w:t>
      </w:r>
      <w:r w:rsidRPr="002D2FF5">
        <w:rPr>
          <w:i/>
          <w:noProof/>
        </w:rPr>
        <w:t>Proceedings of the 18th ACM Conference Companion on Computer Supported Cooperative Work &amp;#38; Social Computing</w:t>
      </w:r>
      <w:r w:rsidRPr="002D2FF5">
        <w:rPr>
          <w:noProof/>
        </w:rPr>
        <w:t>. 2015, ACM: Vancouver, BC, Canada. p. 21-24.</w:t>
      </w:r>
    </w:p>
    <w:p w14:paraId="712F7DD4" w14:textId="77777777" w:rsidR="002D2FF5" w:rsidRPr="002D2FF5" w:rsidRDefault="002D2FF5" w:rsidP="002D2FF5">
      <w:pPr>
        <w:pStyle w:val="EndNoteBibliography"/>
        <w:spacing w:after="0"/>
        <w:ind w:left="720" w:hanging="720"/>
        <w:rPr>
          <w:noProof/>
        </w:rPr>
      </w:pPr>
      <w:r w:rsidRPr="002D2FF5">
        <w:rPr>
          <w:noProof/>
        </w:rPr>
        <w:t>20.</w:t>
      </w:r>
      <w:r w:rsidRPr="002D2FF5">
        <w:rPr>
          <w:noProof/>
        </w:rPr>
        <w:tab/>
        <w:t xml:space="preserve">Yoon, D., et al., </w:t>
      </w:r>
      <w:r w:rsidRPr="002D2FF5">
        <w:rPr>
          <w:i/>
          <w:noProof/>
        </w:rPr>
        <w:t>RichReview++: Deployment of a Collaborative Multi-modal Annotation System for Instructor Feedback and Peer Discussion</w:t>
      </w:r>
      <w:r w:rsidRPr="002D2FF5">
        <w:rPr>
          <w:noProof/>
        </w:rPr>
        <w:t xml:space="preserve">, in </w:t>
      </w:r>
      <w:r w:rsidRPr="002D2FF5">
        <w:rPr>
          <w:i/>
          <w:noProof/>
        </w:rPr>
        <w:t>Proceedings of the 19th ACM Conference on Computer-Supported Cooperative Work &amp; Social Computing</w:t>
      </w:r>
      <w:r w:rsidRPr="002D2FF5">
        <w:rPr>
          <w:noProof/>
        </w:rPr>
        <w:t>. 2016, ACM: San Francisco, California, USA. p. 195-205.</w:t>
      </w:r>
    </w:p>
    <w:p w14:paraId="47635F80" w14:textId="77777777" w:rsidR="002D2FF5" w:rsidRPr="002D2FF5" w:rsidRDefault="002D2FF5" w:rsidP="002D2FF5">
      <w:pPr>
        <w:pStyle w:val="EndNoteBibliography"/>
        <w:spacing w:after="0"/>
        <w:ind w:left="720" w:hanging="720"/>
        <w:rPr>
          <w:noProof/>
        </w:rPr>
      </w:pPr>
      <w:r w:rsidRPr="002D2FF5">
        <w:rPr>
          <w:noProof/>
        </w:rPr>
        <w:t>21.</w:t>
      </w:r>
      <w:r w:rsidRPr="002D2FF5">
        <w:rPr>
          <w:noProof/>
        </w:rPr>
        <w:tab/>
        <w:t xml:space="preserve">Yu, L. and J.V. Nickerson, </w:t>
      </w:r>
      <w:r w:rsidRPr="002D2FF5">
        <w:rPr>
          <w:i/>
          <w:noProof/>
        </w:rPr>
        <w:t>Cooks or cobblers?: crowd creativity through combination</w:t>
      </w:r>
      <w:r w:rsidRPr="002D2FF5">
        <w:rPr>
          <w:noProof/>
        </w:rPr>
        <w:t xml:space="preserve">, in </w:t>
      </w:r>
      <w:r w:rsidRPr="002D2FF5">
        <w:rPr>
          <w:i/>
          <w:noProof/>
        </w:rPr>
        <w:t>Proceedings of the SIGCHI Conference on Human Factors in Computing Systems</w:t>
      </w:r>
      <w:r w:rsidRPr="002D2FF5">
        <w:rPr>
          <w:noProof/>
        </w:rPr>
        <w:t>. 2011, ACM: Vancouver, BC, Canada. p. 1393-1402.</w:t>
      </w:r>
    </w:p>
    <w:p w14:paraId="00E4A7FD" w14:textId="77777777" w:rsidR="002D2FF5" w:rsidRPr="002D2FF5" w:rsidRDefault="002D2FF5" w:rsidP="002D2FF5">
      <w:pPr>
        <w:pStyle w:val="EndNoteBibliography"/>
        <w:spacing w:after="0"/>
        <w:ind w:left="720" w:hanging="720"/>
        <w:rPr>
          <w:noProof/>
        </w:rPr>
      </w:pPr>
      <w:r w:rsidRPr="002D2FF5">
        <w:rPr>
          <w:noProof/>
        </w:rPr>
        <w:t>22.</w:t>
      </w:r>
      <w:r w:rsidRPr="002D2FF5">
        <w:rPr>
          <w:noProof/>
        </w:rPr>
        <w:tab/>
        <w:t xml:space="preserve">Dannels, D.P., and Martin, K. N., </w:t>
      </w:r>
      <w:r w:rsidRPr="002D2FF5">
        <w:rPr>
          <w:i/>
          <w:noProof/>
        </w:rPr>
        <w:t>Critiquing critiques a genre analysis of feedback across novice to expert design studios.</w:t>
      </w:r>
      <w:r w:rsidRPr="002D2FF5">
        <w:rPr>
          <w:noProof/>
        </w:rPr>
        <w:t xml:space="preserve"> Jo. Bus. &amp; Tech. Comm. , 2008. </w:t>
      </w:r>
      <w:r w:rsidRPr="002D2FF5">
        <w:rPr>
          <w:b/>
          <w:noProof/>
        </w:rPr>
        <w:t>22</w:t>
      </w:r>
      <w:r w:rsidRPr="002D2FF5">
        <w:rPr>
          <w:noProof/>
        </w:rPr>
        <w:t>(2).</w:t>
      </w:r>
    </w:p>
    <w:p w14:paraId="6B5FF013" w14:textId="77777777" w:rsidR="002D2FF5" w:rsidRPr="002D2FF5" w:rsidRDefault="002D2FF5" w:rsidP="002D2FF5">
      <w:pPr>
        <w:pStyle w:val="EndNoteBibliography"/>
        <w:ind w:left="720" w:hanging="720"/>
        <w:rPr>
          <w:noProof/>
        </w:rPr>
      </w:pPr>
      <w:r w:rsidRPr="002D2FF5">
        <w:rPr>
          <w:noProof/>
        </w:rPr>
        <w:t>23.</w:t>
      </w:r>
      <w:r w:rsidRPr="002D2FF5">
        <w:rPr>
          <w:noProof/>
        </w:rPr>
        <w:tab/>
        <w:t xml:space="preserve">Rettig, M., </w:t>
      </w:r>
      <w:r w:rsidRPr="002D2FF5">
        <w:rPr>
          <w:i/>
          <w:noProof/>
        </w:rPr>
        <w:t>Prototyping for tiny fingers.</w:t>
      </w:r>
      <w:r w:rsidRPr="002D2FF5">
        <w:rPr>
          <w:noProof/>
        </w:rPr>
        <w:t xml:space="preserve"> Commun. ACM, 1994. </w:t>
      </w:r>
      <w:r w:rsidRPr="002D2FF5">
        <w:rPr>
          <w:b/>
          <w:noProof/>
        </w:rPr>
        <w:t>37</w:t>
      </w:r>
      <w:r w:rsidRPr="002D2FF5">
        <w:rPr>
          <w:noProof/>
        </w:rPr>
        <w:t>(4): p. 21-27.</w:t>
      </w:r>
    </w:p>
    <w:p w14:paraId="3EA8E468" w14:textId="1DC6B6CF" w:rsidR="0085396C" w:rsidRDefault="005265B4" w:rsidP="00D655AA">
      <w:pPr>
        <w:pStyle w:val="References"/>
        <w:numPr>
          <w:ilvl w:val="0"/>
          <w:numId w:val="0"/>
        </w:numPr>
      </w:pPr>
      <w:r>
        <w:lastRenderedPageBreak/>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17953" w14:textId="77777777" w:rsidR="00C7293E" w:rsidRDefault="00C7293E">
      <w:r>
        <w:separator/>
      </w:r>
    </w:p>
  </w:endnote>
  <w:endnote w:type="continuationSeparator" w:id="0">
    <w:p w14:paraId="05F74F10" w14:textId="77777777" w:rsidR="00C7293E" w:rsidRDefault="00C72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A3A03D" w14:textId="77777777" w:rsidR="00C7293E" w:rsidRDefault="00C7293E" w:rsidP="00443E9F">
      <w:pPr>
        <w:spacing w:after="0"/>
      </w:pPr>
      <w:r>
        <w:separator/>
      </w:r>
    </w:p>
  </w:footnote>
  <w:footnote w:type="continuationSeparator" w:id="0">
    <w:p w14:paraId="56A7088A" w14:textId="77777777" w:rsidR="00C7293E" w:rsidRDefault="00C7293E"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7&lt;/item&gt;&lt;item&gt;18&lt;/item&gt;&lt;item&gt;19&lt;/item&gt;&lt;item&gt;21&lt;/item&gt;&lt;item&gt;22&lt;/item&gt;&lt;item&gt;23&lt;/item&gt;&lt;item&gt;24&lt;/item&gt;&lt;item&gt;25&lt;/item&gt;&lt;item&gt;26&lt;/item&gt;&lt;item&gt;27&lt;/item&gt;&lt;item&gt;28&lt;/item&gt;&lt;item&gt;30&lt;/item&gt;&lt;item&gt;31&lt;/item&gt;&lt;/record-ids&gt;&lt;/item&gt;&lt;/Libraries&gt;"/>
  </w:docVars>
  <w:rsids>
    <w:rsidRoot w:val="004F7602"/>
    <w:rsid w:val="00000E15"/>
    <w:rsid w:val="000014BC"/>
    <w:rsid w:val="00002BA7"/>
    <w:rsid w:val="0000341F"/>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3D3E"/>
    <w:rsid w:val="00063FC0"/>
    <w:rsid w:val="00064AFF"/>
    <w:rsid w:val="00064DEC"/>
    <w:rsid w:val="000728F3"/>
    <w:rsid w:val="00072B3A"/>
    <w:rsid w:val="00072C06"/>
    <w:rsid w:val="00073DCD"/>
    <w:rsid w:val="0007428A"/>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C1458"/>
    <w:rsid w:val="000C79D5"/>
    <w:rsid w:val="000C7C25"/>
    <w:rsid w:val="000C7FB5"/>
    <w:rsid w:val="000D3E60"/>
    <w:rsid w:val="000D6864"/>
    <w:rsid w:val="000E03D2"/>
    <w:rsid w:val="000E43D0"/>
    <w:rsid w:val="000E4445"/>
    <w:rsid w:val="000E5328"/>
    <w:rsid w:val="000E53CA"/>
    <w:rsid w:val="000E60D3"/>
    <w:rsid w:val="000E6E2F"/>
    <w:rsid w:val="000F19BD"/>
    <w:rsid w:val="000F4B8F"/>
    <w:rsid w:val="000F4C0F"/>
    <w:rsid w:val="0010082E"/>
    <w:rsid w:val="001016D4"/>
    <w:rsid w:val="0010210D"/>
    <w:rsid w:val="00103A63"/>
    <w:rsid w:val="00105FFD"/>
    <w:rsid w:val="00107656"/>
    <w:rsid w:val="001105CA"/>
    <w:rsid w:val="00113BF8"/>
    <w:rsid w:val="00114577"/>
    <w:rsid w:val="001173BF"/>
    <w:rsid w:val="0011749E"/>
    <w:rsid w:val="00121EE5"/>
    <w:rsid w:val="00122D9C"/>
    <w:rsid w:val="00123CFD"/>
    <w:rsid w:val="00132467"/>
    <w:rsid w:val="00137145"/>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3253"/>
    <w:rsid w:val="00163F1F"/>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A67FE"/>
    <w:rsid w:val="001B2809"/>
    <w:rsid w:val="001B6556"/>
    <w:rsid w:val="001B66B7"/>
    <w:rsid w:val="001B7733"/>
    <w:rsid w:val="001C23F9"/>
    <w:rsid w:val="001C2A56"/>
    <w:rsid w:val="001C2A81"/>
    <w:rsid w:val="001C4F01"/>
    <w:rsid w:val="001C5B62"/>
    <w:rsid w:val="001C6CDA"/>
    <w:rsid w:val="001C6D73"/>
    <w:rsid w:val="001C7280"/>
    <w:rsid w:val="001D29E1"/>
    <w:rsid w:val="001E1021"/>
    <w:rsid w:val="001E27EC"/>
    <w:rsid w:val="001E28A3"/>
    <w:rsid w:val="001E3596"/>
    <w:rsid w:val="001E3ABB"/>
    <w:rsid w:val="001E3C09"/>
    <w:rsid w:val="001E42A9"/>
    <w:rsid w:val="001E5C50"/>
    <w:rsid w:val="001E61C4"/>
    <w:rsid w:val="001F042A"/>
    <w:rsid w:val="001F062E"/>
    <w:rsid w:val="001F1053"/>
    <w:rsid w:val="001F192A"/>
    <w:rsid w:val="001F40BF"/>
    <w:rsid w:val="001F4884"/>
    <w:rsid w:val="001F4B3C"/>
    <w:rsid w:val="0020192F"/>
    <w:rsid w:val="00201A97"/>
    <w:rsid w:val="00202053"/>
    <w:rsid w:val="002022E4"/>
    <w:rsid w:val="002028D3"/>
    <w:rsid w:val="0020406A"/>
    <w:rsid w:val="00204082"/>
    <w:rsid w:val="00204A66"/>
    <w:rsid w:val="00207144"/>
    <w:rsid w:val="00207505"/>
    <w:rsid w:val="00210191"/>
    <w:rsid w:val="00214551"/>
    <w:rsid w:val="00220A98"/>
    <w:rsid w:val="00223FB7"/>
    <w:rsid w:val="00227741"/>
    <w:rsid w:val="00230337"/>
    <w:rsid w:val="002324ED"/>
    <w:rsid w:val="00232A18"/>
    <w:rsid w:val="002334AE"/>
    <w:rsid w:val="002368E6"/>
    <w:rsid w:val="00236A3B"/>
    <w:rsid w:val="0024113A"/>
    <w:rsid w:val="00245E43"/>
    <w:rsid w:val="00250BA4"/>
    <w:rsid w:val="00251B3D"/>
    <w:rsid w:val="00256C00"/>
    <w:rsid w:val="0025707B"/>
    <w:rsid w:val="002571DD"/>
    <w:rsid w:val="002631CE"/>
    <w:rsid w:val="00263558"/>
    <w:rsid w:val="002639F6"/>
    <w:rsid w:val="00263F70"/>
    <w:rsid w:val="00264FF3"/>
    <w:rsid w:val="002651B3"/>
    <w:rsid w:val="00270044"/>
    <w:rsid w:val="00271282"/>
    <w:rsid w:val="00271942"/>
    <w:rsid w:val="002727A0"/>
    <w:rsid w:val="00272DB6"/>
    <w:rsid w:val="00282195"/>
    <w:rsid w:val="00283962"/>
    <w:rsid w:val="00283D0C"/>
    <w:rsid w:val="002862A4"/>
    <w:rsid w:val="00286AAB"/>
    <w:rsid w:val="0029352C"/>
    <w:rsid w:val="002A6E06"/>
    <w:rsid w:val="002A703E"/>
    <w:rsid w:val="002B717B"/>
    <w:rsid w:val="002C0B0D"/>
    <w:rsid w:val="002C1B8B"/>
    <w:rsid w:val="002C3318"/>
    <w:rsid w:val="002C4DCC"/>
    <w:rsid w:val="002D044A"/>
    <w:rsid w:val="002D2FF5"/>
    <w:rsid w:val="002D41E8"/>
    <w:rsid w:val="002E4B97"/>
    <w:rsid w:val="002E55B4"/>
    <w:rsid w:val="002E5784"/>
    <w:rsid w:val="002E6D7F"/>
    <w:rsid w:val="002E7D51"/>
    <w:rsid w:val="002F15BB"/>
    <w:rsid w:val="002F330F"/>
    <w:rsid w:val="002F3599"/>
    <w:rsid w:val="002F61EC"/>
    <w:rsid w:val="002F7A09"/>
    <w:rsid w:val="002F7FAF"/>
    <w:rsid w:val="0030136C"/>
    <w:rsid w:val="00305325"/>
    <w:rsid w:val="0030779A"/>
    <w:rsid w:val="00310376"/>
    <w:rsid w:val="00311723"/>
    <w:rsid w:val="003123C3"/>
    <w:rsid w:val="00312D30"/>
    <w:rsid w:val="0031346A"/>
    <w:rsid w:val="0031442B"/>
    <w:rsid w:val="00314CE4"/>
    <w:rsid w:val="00314FA7"/>
    <w:rsid w:val="00316C51"/>
    <w:rsid w:val="00316F14"/>
    <w:rsid w:val="00317C4A"/>
    <w:rsid w:val="00324E1C"/>
    <w:rsid w:val="00325A43"/>
    <w:rsid w:val="00326D93"/>
    <w:rsid w:val="00330728"/>
    <w:rsid w:val="00331AFF"/>
    <w:rsid w:val="003403F2"/>
    <w:rsid w:val="00340493"/>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130E"/>
    <w:rsid w:val="00373086"/>
    <w:rsid w:val="00373F8D"/>
    <w:rsid w:val="0037449C"/>
    <w:rsid w:val="00374A48"/>
    <w:rsid w:val="003763F1"/>
    <w:rsid w:val="0038041C"/>
    <w:rsid w:val="00381D83"/>
    <w:rsid w:val="0038263E"/>
    <w:rsid w:val="003848CF"/>
    <w:rsid w:val="00390901"/>
    <w:rsid w:val="0039156C"/>
    <w:rsid w:val="00391F14"/>
    <w:rsid w:val="0039351F"/>
    <w:rsid w:val="003948CB"/>
    <w:rsid w:val="003954FA"/>
    <w:rsid w:val="00396179"/>
    <w:rsid w:val="00396BBA"/>
    <w:rsid w:val="00397729"/>
    <w:rsid w:val="003A07BF"/>
    <w:rsid w:val="003A2B7C"/>
    <w:rsid w:val="003A457E"/>
    <w:rsid w:val="003A5856"/>
    <w:rsid w:val="003A6979"/>
    <w:rsid w:val="003A7DC7"/>
    <w:rsid w:val="003B07DF"/>
    <w:rsid w:val="003B1F3C"/>
    <w:rsid w:val="003B2350"/>
    <w:rsid w:val="003B4D0E"/>
    <w:rsid w:val="003B4EB4"/>
    <w:rsid w:val="003B76CA"/>
    <w:rsid w:val="003C0D50"/>
    <w:rsid w:val="003D02CD"/>
    <w:rsid w:val="003D5402"/>
    <w:rsid w:val="003D55DB"/>
    <w:rsid w:val="003D60D2"/>
    <w:rsid w:val="003D6559"/>
    <w:rsid w:val="003D7F56"/>
    <w:rsid w:val="003E1FB5"/>
    <w:rsid w:val="003E2A3A"/>
    <w:rsid w:val="003E2D9F"/>
    <w:rsid w:val="003E37A7"/>
    <w:rsid w:val="003E3C69"/>
    <w:rsid w:val="003E46FC"/>
    <w:rsid w:val="003E6E36"/>
    <w:rsid w:val="003E7C5E"/>
    <w:rsid w:val="003E7D85"/>
    <w:rsid w:val="003F2138"/>
    <w:rsid w:val="003F267F"/>
    <w:rsid w:val="003F44D5"/>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30E60"/>
    <w:rsid w:val="00430ECF"/>
    <w:rsid w:val="00431B38"/>
    <w:rsid w:val="00433E73"/>
    <w:rsid w:val="00435253"/>
    <w:rsid w:val="004378EE"/>
    <w:rsid w:val="0043790B"/>
    <w:rsid w:val="00437D00"/>
    <w:rsid w:val="00437DAB"/>
    <w:rsid w:val="00443E9F"/>
    <w:rsid w:val="00444BC9"/>
    <w:rsid w:val="00445B42"/>
    <w:rsid w:val="00453D65"/>
    <w:rsid w:val="00454A5E"/>
    <w:rsid w:val="00457C9E"/>
    <w:rsid w:val="00457E30"/>
    <w:rsid w:val="004602EB"/>
    <w:rsid w:val="00460C59"/>
    <w:rsid w:val="00461366"/>
    <w:rsid w:val="00462AD1"/>
    <w:rsid w:val="0046400C"/>
    <w:rsid w:val="00464415"/>
    <w:rsid w:val="0046484F"/>
    <w:rsid w:val="0046489D"/>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200A"/>
    <w:rsid w:val="004B22A5"/>
    <w:rsid w:val="004B241B"/>
    <w:rsid w:val="004B35DA"/>
    <w:rsid w:val="004B4E2C"/>
    <w:rsid w:val="004B5AF6"/>
    <w:rsid w:val="004B62DB"/>
    <w:rsid w:val="004B7AD9"/>
    <w:rsid w:val="004C26A5"/>
    <w:rsid w:val="004C3AB4"/>
    <w:rsid w:val="004C70B5"/>
    <w:rsid w:val="004D0A87"/>
    <w:rsid w:val="004D1C8E"/>
    <w:rsid w:val="004D345A"/>
    <w:rsid w:val="004D6D91"/>
    <w:rsid w:val="004D6FE2"/>
    <w:rsid w:val="004D7F16"/>
    <w:rsid w:val="004E1B09"/>
    <w:rsid w:val="004E2A12"/>
    <w:rsid w:val="004E308E"/>
    <w:rsid w:val="004E5411"/>
    <w:rsid w:val="004E6197"/>
    <w:rsid w:val="004E6530"/>
    <w:rsid w:val="004E6545"/>
    <w:rsid w:val="004E7AD4"/>
    <w:rsid w:val="004F00BB"/>
    <w:rsid w:val="004F0FC6"/>
    <w:rsid w:val="004F13BF"/>
    <w:rsid w:val="004F18FF"/>
    <w:rsid w:val="004F4145"/>
    <w:rsid w:val="004F458F"/>
    <w:rsid w:val="004F5754"/>
    <w:rsid w:val="004F5C6D"/>
    <w:rsid w:val="004F7602"/>
    <w:rsid w:val="004F7939"/>
    <w:rsid w:val="004F7A15"/>
    <w:rsid w:val="005004D4"/>
    <w:rsid w:val="00503083"/>
    <w:rsid w:val="00505DFC"/>
    <w:rsid w:val="00505E1B"/>
    <w:rsid w:val="00505FEF"/>
    <w:rsid w:val="00507848"/>
    <w:rsid w:val="0051132C"/>
    <w:rsid w:val="00513831"/>
    <w:rsid w:val="005138C9"/>
    <w:rsid w:val="00515190"/>
    <w:rsid w:val="00515253"/>
    <w:rsid w:val="00515628"/>
    <w:rsid w:val="00515F1B"/>
    <w:rsid w:val="00517AC8"/>
    <w:rsid w:val="00520084"/>
    <w:rsid w:val="00522071"/>
    <w:rsid w:val="00523E9C"/>
    <w:rsid w:val="0052512B"/>
    <w:rsid w:val="005265B4"/>
    <w:rsid w:val="00526FB1"/>
    <w:rsid w:val="005327F1"/>
    <w:rsid w:val="00533551"/>
    <w:rsid w:val="005339AF"/>
    <w:rsid w:val="00540BE9"/>
    <w:rsid w:val="00541E5C"/>
    <w:rsid w:val="00544EFC"/>
    <w:rsid w:val="00545BC2"/>
    <w:rsid w:val="00547E53"/>
    <w:rsid w:val="00551456"/>
    <w:rsid w:val="005523FD"/>
    <w:rsid w:val="00552C72"/>
    <w:rsid w:val="00553092"/>
    <w:rsid w:val="00553107"/>
    <w:rsid w:val="00554FF0"/>
    <w:rsid w:val="00557F39"/>
    <w:rsid w:val="00560E90"/>
    <w:rsid w:val="00561469"/>
    <w:rsid w:val="0056487B"/>
    <w:rsid w:val="005720FB"/>
    <w:rsid w:val="005724DA"/>
    <w:rsid w:val="00575AE9"/>
    <w:rsid w:val="005767D9"/>
    <w:rsid w:val="005772C0"/>
    <w:rsid w:val="005778E9"/>
    <w:rsid w:val="00583589"/>
    <w:rsid w:val="005848D7"/>
    <w:rsid w:val="00586FE5"/>
    <w:rsid w:val="00587B87"/>
    <w:rsid w:val="005910F2"/>
    <w:rsid w:val="00591BF0"/>
    <w:rsid w:val="00591C69"/>
    <w:rsid w:val="00593B49"/>
    <w:rsid w:val="005952DB"/>
    <w:rsid w:val="00597481"/>
    <w:rsid w:val="005A1DB7"/>
    <w:rsid w:val="005A2204"/>
    <w:rsid w:val="005A2C27"/>
    <w:rsid w:val="005A2EBF"/>
    <w:rsid w:val="005A55CD"/>
    <w:rsid w:val="005B2423"/>
    <w:rsid w:val="005B38CD"/>
    <w:rsid w:val="005B4601"/>
    <w:rsid w:val="005B5403"/>
    <w:rsid w:val="005B6A7D"/>
    <w:rsid w:val="005B704F"/>
    <w:rsid w:val="005C0FDD"/>
    <w:rsid w:val="005C1363"/>
    <w:rsid w:val="005C216A"/>
    <w:rsid w:val="005C2F92"/>
    <w:rsid w:val="005C632C"/>
    <w:rsid w:val="005D081B"/>
    <w:rsid w:val="005D0E3C"/>
    <w:rsid w:val="005D144D"/>
    <w:rsid w:val="005D4A32"/>
    <w:rsid w:val="005D4BC6"/>
    <w:rsid w:val="005D5480"/>
    <w:rsid w:val="005E08AC"/>
    <w:rsid w:val="005E150A"/>
    <w:rsid w:val="005E3A00"/>
    <w:rsid w:val="005E59C4"/>
    <w:rsid w:val="005E7A18"/>
    <w:rsid w:val="005E7A75"/>
    <w:rsid w:val="005F3AE4"/>
    <w:rsid w:val="005F7288"/>
    <w:rsid w:val="006012FD"/>
    <w:rsid w:val="006022D5"/>
    <w:rsid w:val="006048E3"/>
    <w:rsid w:val="0061007B"/>
    <w:rsid w:val="00610618"/>
    <w:rsid w:val="00611949"/>
    <w:rsid w:val="006127F1"/>
    <w:rsid w:val="00613D18"/>
    <w:rsid w:val="006151D0"/>
    <w:rsid w:val="00615999"/>
    <w:rsid w:val="00621DC5"/>
    <w:rsid w:val="006269FF"/>
    <w:rsid w:val="00626F42"/>
    <w:rsid w:val="00627420"/>
    <w:rsid w:val="00627725"/>
    <w:rsid w:val="00630954"/>
    <w:rsid w:val="00632F1C"/>
    <w:rsid w:val="006335C3"/>
    <w:rsid w:val="00633CF7"/>
    <w:rsid w:val="00634D22"/>
    <w:rsid w:val="006350BC"/>
    <w:rsid w:val="006360A1"/>
    <w:rsid w:val="00637F04"/>
    <w:rsid w:val="00641159"/>
    <w:rsid w:val="006445F0"/>
    <w:rsid w:val="006456F6"/>
    <w:rsid w:val="00651C51"/>
    <w:rsid w:val="0065215A"/>
    <w:rsid w:val="0065622F"/>
    <w:rsid w:val="006605AF"/>
    <w:rsid w:val="00660D63"/>
    <w:rsid w:val="006619D3"/>
    <w:rsid w:val="00663A28"/>
    <w:rsid w:val="00664CA1"/>
    <w:rsid w:val="00664E1A"/>
    <w:rsid w:val="00667475"/>
    <w:rsid w:val="00672138"/>
    <w:rsid w:val="0067248E"/>
    <w:rsid w:val="0067381E"/>
    <w:rsid w:val="00677513"/>
    <w:rsid w:val="00682A84"/>
    <w:rsid w:val="0068302B"/>
    <w:rsid w:val="00684624"/>
    <w:rsid w:val="00684747"/>
    <w:rsid w:val="006873B3"/>
    <w:rsid w:val="0069261B"/>
    <w:rsid w:val="00695F7C"/>
    <w:rsid w:val="006973A2"/>
    <w:rsid w:val="00697813"/>
    <w:rsid w:val="006A0290"/>
    <w:rsid w:val="006A5043"/>
    <w:rsid w:val="006A620B"/>
    <w:rsid w:val="006A7A0D"/>
    <w:rsid w:val="006A7B56"/>
    <w:rsid w:val="006B0C82"/>
    <w:rsid w:val="006B0EFE"/>
    <w:rsid w:val="006B1D5B"/>
    <w:rsid w:val="006B3791"/>
    <w:rsid w:val="006B3F1F"/>
    <w:rsid w:val="006B7116"/>
    <w:rsid w:val="006B74C3"/>
    <w:rsid w:val="006C2650"/>
    <w:rsid w:val="006C47A8"/>
    <w:rsid w:val="006C4CF3"/>
    <w:rsid w:val="006C591B"/>
    <w:rsid w:val="006D340C"/>
    <w:rsid w:val="006D3CC1"/>
    <w:rsid w:val="006D6F59"/>
    <w:rsid w:val="006D7E86"/>
    <w:rsid w:val="006E1D7C"/>
    <w:rsid w:val="006E3DF9"/>
    <w:rsid w:val="006E401D"/>
    <w:rsid w:val="006E44ED"/>
    <w:rsid w:val="006E68D1"/>
    <w:rsid w:val="006E6D51"/>
    <w:rsid w:val="006E7202"/>
    <w:rsid w:val="006F4130"/>
    <w:rsid w:val="006F55EC"/>
    <w:rsid w:val="006F61A5"/>
    <w:rsid w:val="006F7E70"/>
    <w:rsid w:val="00700983"/>
    <w:rsid w:val="00700C5A"/>
    <w:rsid w:val="007031CC"/>
    <w:rsid w:val="00704514"/>
    <w:rsid w:val="007078B9"/>
    <w:rsid w:val="007120FF"/>
    <w:rsid w:val="0071251B"/>
    <w:rsid w:val="00714548"/>
    <w:rsid w:val="00717203"/>
    <w:rsid w:val="0071790C"/>
    <w:rsid w:val="007212C8"/>
    <w:rsid w:val="00725786"/>
    <w:rsid w:val="00725A0F"/>
    <w:rsid w:val="00734875"/>
    <w:rsid w:val="0073547D"/>
    <w:rsid w:val="00737B47"/>
    <w:rsid w:val="00743641"/>
    <w:rsid w:val="007476E9"/>
    <w:rsid w:val="00750285"/>
    <w:rsid w:val="00752A83"/>
    <w:rsid w:val="00752E9D"/>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76C8"/>
    <w:rsid w:val="00782280"/>
    <w:rsid w:val="00785E8D"/>
    <w:rsid w:val="00791244"/>
    <w:rsid w:val="007951ED"/>
    <w:rsid w:val="00796F05"/>
    <w:rsid w:val="007A1B52"/>
    <w:rsid w:val="007A43F0"/>
    <w:rsid w:val="007A670E"/>
    <w:rsid w:val="007A7886"/>
    <w:rsid w:val="007B2223"/>
    <w:rsid w:val="007B51EF"/>
    <w:rsid w:val="007B566C"/>
    <w:rsid w:val="007B7A46"/>
    <w:rsid w:val="007C1EAD"/>
    <w:rsid w:val="007C28D0"/>
    <w:rsid w:val="007C43C7"/>
    <w:rsid w:val="007C67B0"/>
    <w:rsid w:val="007C7780"/>
    <w:rsid w:val="007C78AB"/>
    <w:rsid w:val="007C7E48"/>
    <w:rsid w:val="007D7689"/>
    <w:rsid w:val="007D7989"/>
    <w:rsid w:val="007E174B"/>
    <w:rsid w:val="007E3055"/>
    <w:rsid w:val="007E39FD"/>
    <w:rsid w:val="007E587A"/>
    <w:rsid w:val="007F0BDF"/>
    <w:rsid w:val="007F61EF"/>
    <w:rsid w:val="007F6373"/>
    <w:rsid w:val="007F645F"/>
    <w:rsid w:val="00804675"/>
    <w:rsid w:val="008070F0"/>
    <w:rsid w:val="008109CC"/>
    <w:rsid w:val="008134A2"/>
    <w:rsid w:val="0081367D"/>
    <w:rsid w:val="0081465F"/>
    <w:rsid w:val="008153EC"/>
    <w:rsid w:val="00815E10"/>
    <w:rsid w:val="00816550"/>
    <w:rsid w:val="00820860"/>
    <w:rsid w:val="00821C6C"/>
    <w:rsid w:val="0082375D"/>
    <w:rsid w:val="00824324"/>
    <w:rsid w:val="00831290"/>
    <w:rsid w:val="00831656"/>
    <w:rsid w:val="00832359"/>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B54"/>
    <w:rsid w:val="00870D89"/>
    <w:rsid w:val="00881344"/>
    <w:rsid w:val="0088145B"/>
    <w:rsid w:val="008826D4"/>
    <w:rsid w:val="00882E95"/>
    <w:rsid w:val="0088474C"/>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1095"/>
    <w:rsid w:val="0090145C"/>
    <w:rsid w:val="00904A50"/>
    <w:rsid w:val="009068CE"/>
    <w:rsid w:val="00911AB9"/>
    <w:rsid w:val="00912676"/>
    <w:rsid w:val="0091300F"/>
    <w:rsid w:val="00913583"/>
    <w:rsid w:val="0091496A"/>
    <w:rsid w:val="00916282"/>
    <w:rsid w:val="00917C38"/>
    <w:rsid w:val="00920110"/>
    <w:rsid w:val="00923416"/>
    <w:rsid w:val="00925ABE"/>
    <w:rsid w:val="0092719A"/>
    <w:rsid w:val="00930C12"/>
    <w:rsid w:val="00932F14"/>
    <w:rsid w:val="00934D28"/>
    <w:rsid w:val="009375E5"/>
    <w:rsid w:val="009402CA"/>
    <w:rsid w:val="009433A9"/>
    <w:rsid w:val="00947643"/>
    <w:rsid w:val="00947C60"/>
    <w:rsid w:val="009517BE"/>
    <w:rsid w:val="00952172"/>
    <w:rsid w:val="00953949"/>
    <w:rsid w:val="00954859"/>
    <w:rsid w:val="0095794B"/>
    <w:rsid w:val="009601CE"/>
    <w:rsid w:val="00960CF8"/>
    <w:rsid w:val="00961A13"/>
    <w:rsid w:val="00962CD7"/>
    <w:rsid w:val="00964432"/>
    <w:rsid w:val="0096675D"/>
    <w:rsid w:val="00980F01"/>
    <w:rsid w:val="00981481"/>
    <w:rsid w:val="009825D6"/>
    <w:rsid w:val="009863CF"/>
    <w:rsid w:val="00990807"/>
    <w:rsid w:val="00992D8D"/>
    <w:rsid w:val="009970E0"/>
    <w:rsid w:val="009A281B"/>
    <w:rsid w:val="009A3403"/>
    <w:rsid w:val="009A49DD"/>
    <w:rsid w:val="009A62ED"/>
    <w:rsid w:val="009B4CAF"/>
    <w:rsid w:val="009C2BFC"/>
    <w:rsid w:val="009C58DA"/>
    <w:rsid w:val="009C6DF7"/>
    <w:rsid w:val="009C7E4D"/>
    <w:rsid w:val="009D0329"/>
    <w:rsid w:val="009D0E6F"/>
    <w:rsid w:val="009D122C"/>
    <w:rsid w:val="009D308B"/>
    <w:rsid w:val="009E1232"/>
    <w:rsid w:val="009E2885"/>
    <w:rsid w:val="009E290F"/>
    <w:rsid w:val="009E3B95"/>
    <w:rsid w:val="009E50CB"/>
    <w:rsid w:val="009E5D8A"/>
    <w:rsid w:val="009E5DCC"/>
    <w:rsid w:val="009F1635"/>
    <w:rsid w:val="009F234B"/>
    <w:rsid w:val="009F2B73"/>
    <w:rsid w:val="009F4859"/>
    <w:rsid w:val="009F4CC7"/>
    <w:rsid w:val="009F7983"/>
    <w:rsid w:val="00A02EBD"/>
    <w:rsid w:val="00A0327C"/>
    <w:rsid w:val="00A03CDD"/>
    <w:rsid w:val="00A1121A"/>
    <w:rsid w:val="00A1173C"/>
    <w:rsid w:val="00A123E9"/>
    <w:rsid w:val="00A20CD8"/>
    <w:rsid w:val="00A24266"/>
    <w:rsid w:val="00A266EC"/>
    <w:rsid w:val="00A266F1"/>
    <w:rsid w:val="00A269EC"/>
    <w:rsid w:val="00A27519"/>
    <w:rsid w:val="00A30B5F"/>
    <w:rsid w:val="00A31220"/>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4E"/>
    <w:rsid w:val="00A6678D"/>
    <w:rsid w:val="00A70A3F"/>
    <w:rsid w:val="00A71EF6"/>
    <w:rsid w:val="00A72455"/>
    <w:rsid w:val="00A7286E"/>
    <w:rsid w:val="00A729A3"/>
    <w:rsid w:val="00A7704F"/>
    <w:rsid w:val="00A801BE"/>
    <w:rsid w:val="00A8132E"/>
    <w:rsid w:val="00A83568"/>
    <w:rsid w:val="00A84C28"/>
    <w:rsid w:val="00A8599E"/>
    <w:rsid w:val="00A85EB7"/>
    <w:rsid w:val="00A94E54"/>
    <w:rsid w:val="00A97E6F"/>
    <w:rsid w:val="00AA7718"/>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754"/>
    <w:rsid w:val="00AF347A"/>
    <w:rsid w:val="00B03FD3"/>
    <w:rsid w:val="00B134C8"/>
    <w:rsid w:val="00B136E6"/>
    <w:rsid w:val="00B216EA"/>
    <w:rsid w:val="00B234C9"/>
    <w:rsid w:val="00B235B8"/>
    <w:rsid w:val="00B254BC"/>
    <w:rsid w:val="00B25D12"/>
    <w:rsid w:val="00B26FEF"/>
    <w:rsid w:val="00B30841"/>
    <w:rsid w:val="00B309B2"/>
    <w:rsid w:val="00B31718"/>
    <w:rsid w:val="00B32FD1"/>
    <w:rsid w:val="00B33CFF"/>
    <w:rsid w:val="00B365D6"/>
    <w:rsid w:val="00B37552"/>
    <w:rsid w:val="00B41075"/>
    <w:rsid w:val="00B4221B"/>
    <w:rsid w:val="00B4252F"/>
    <w:rsid w:val="00B47E2C"/>
    <w:rsid w:val="00B527A7"/>
    <w:rsid w:val="00B53E56"/>
    <w:rsid w:val="00B54AD1"/>
    <w:rsid w:val="00B6147B"/>
    <w:rsid w:val="00B61652"/>
    <w:rsid w:val="00B64257"/>
    <w:rsid w:val="00B712B6"/>
    <w:rsid w:val="00B7258F"/>
    <w:rsid w:val="00B72A84"/>
    <w:rsid w:val="00B81159"/>
    <w:rsid w:val="00B82F58"/>
    <w:rsid w:val="00B85861"/>
    <w:rsid w:val="00B85EBD"/>
    <w:rsid w:val="00B86799"/>
    <w:rsid w:val="00B87B12"/>
    <w:rsid w:val="00B92CB4"/>
    <w:rsid w:val="00B94BB6"/>
    <w:rsid w:val="00BA0244"/>
    <w:rsid w:val="00BA2920"/>
    <w:rsid w:val="00BA390F"/>
    <w:rsid w:val="00BA57F0"/>
    <w:rsid w:val="00BA6268"/>
    <w:rsid w:val="00BA677D"/>
    <w:rsid w:val="00BA714B"/>
    <w:rsid w:val="00BA7A48"/>
    <w:rsid w:val="00BB0BC8"/>
    <w:rsid w:val="00BB20E5"/>
    <w:rsid w:val="00BB2B9F"/>
    <w:rsid w:val="00BB348C"/>
    <w:rsid w:val="00BB78E2"/>
    <w:rsid w:val="00BB7F5F"/>
    <w:rsid w:val="00BC428A"/>
    <w:rsid w:val="00BC68F6"/>
    <w:rsid w:val="00BC7488"/>
    <w:rsid w:val="00BD2529"/>
    <w:rsid w:val="00BE132C"/>
    <w:rsid w:val="00BE15DC"/>
    <w:rsid w:val="00BE28D4"/>
    <w:rsid w:val="00BE5A84"/>
    <w:rsid w:val="00BF00C4"/>
    <w:rsid w:val="00BF1F2E"/>
    <w:rsid w:val="00BF28B9"/>
    <w:rsid w:val="00BF4138"/>
    <w:rsid w:val="00BF4875"/>
    <w:rsid w:val="00BF5692"/>
    <w:rsid w:val="00BF6597"/>
    <w:rsid w:val="00BF6B3F"/>
    <w:rsid w:val="00C01AB4"/>
    <w:rsid w:val="00C04DB5"/>
    <w:rsid w:val="00C06485"/>
    <w:rsid w:val="00C07EC8"/>
    <w:rsid w:val="00C102C9"/>
    <w:rsid w:val="00C120AF"/>
    <w:rsid w:val="00C136B2"/>
    <w:rsid w:val="00C13C28"/>
    <w:rsid w:val="00C15627"/>
    <w:rsid w:val="00C1577B"/>
    <w:rsid w:val="00C1615C"/>
    <w:rsid w:val="00C211DB"/>
    <w:rsid w:val="00C22C15"/>
    <w:rsid w:val="00C338C5"/>
    <w:rsid w:val="00C362B8"/>
    <w:rsid w:val="00C36EBC"/>
    <w:rsid w:val="00C42DF6"/>
    <w:rsid w:val="00C44235"/>
    <w:rsid w:val="00C448DA"/>
    <w:rsid w:val="00C46881"/>
    <w:rsid w:val="00C46F7C"/>
    <w:rsid w:val="00C518B3"/>
    <w:rsid w:val="00C537E5"/>
    <w:rsid w:val="00C57A16"/>
    <w:rsid w:val="00C57DFD"/>
    <w:rsid w:val="00C60D26"/>
    <w:rsid w:val="00C61EB0"/>
    <w:rsid w:val="00C61F6B"/>
    <w:rsid w:val="00C63F49"/>
    <w:rsid w:val="00C64A86"/>
    <w:rsid w:val="00C654A0"/>
    <w:rsid w:val="00C668FF"/>
    <w:rsid w:val="00C67A26"/>
    <w:rsid w:val="00C67A8C"/>
    <w:rsid w:val="00C709A6"/>
    <w:rsid w:val="00C71558"/>
    <w:rsid w:val="00C7293E"/>
    <w:rsid w:val="00C73A47"/>
    <w:rsid w:val="00C753F8"/>
    <w:rsid w:val="00C75AC1"/>
    <w:rsid w:val="00C77658"/>
    <w:rsid w:val="00C80C85"/>
    <w:rsid w:val="00C8109A"/>
    <w:rsid w:val="00C82266"/>
    <w:rsid w:val="00C82EE7"/>
    <w:rsid w:val="00C83F7C"/>
    <w:rsid w:val="00C83F80"/>
    <w:rsid w:val="00C852D4"/>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06BE"/>
    <w:rsid w:val="00CD18ED"/>
    <w:rsid w:val="00CD2875"/>
    <w:rsid w:val="00CD5BF4"/>
    <w:rsid w:val="00CD7D59"/>
    <w:rsid w:val="00CE162D"/>
    <w:rsid w:val="00CE18F1"/>
    <w:rsid w:val="00CE1E31"/>
    <w:rsid w:val="00CE28F2"/>
    <w:rsid w:val="00CE2E84"/>
    <w:rsid w:val="00CE3546"/>
    <w:rsid w:val="00CE5711"/>
    <w:rsid w:val="00CE7D73"/>
    <w:rsid w:val="00CF25E5"/>
    <w:rsid w:val="00CF2A42"/>
    <w:rsid w:val="00CF3AD0"/>
    <w:rsid w:val="00D01CC7"/>
    <w:rsid w:val="00D03BC2"/>
    <w:rsid w:val="00D0717B"/>
    <w:rsid w:val="00D10462"/>
    <w:rsid w:val="00D12810"/>
    <w:rsid w:val="00D155A0"/>
    <w:rsid w:val="00D170CB"/>
    <w:rsid w:val="00D237FF"/>
    <w:rsid w:val="00D238D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054B"/>
    <w:rsid w:val="00D5202E"/>
    <w:rsid w:val="00D527C6"/>
    <w:rsid w:val="00D547AD"/>
    <w:rsid w:val="00D560C2"/>
    <w:rsid w:val="00D57EF9"/>
    <w:rsid w:val="00D60B5C"/>
    <w:rsid w:val="00D60FA7"/>
    <w:rsid w:val="00D64DCF"/>
    <w:rsid w:val="00D655AA"/>
    <w:rsid w:val="00D65617"/>
    <w:rsid w:val="00D66A53"/>
    <w:rsid w:val="00D66FEB"/>
    <w:rsid w:val="00D70C4D"/>
    <w:rsid w:val="00D73638"/>
    <w:rsid w:val="00D771AC"/>
    <w:rsid w:val="00D77E97"/>
    <w:rsid w:val="00D808BD"/>
    <w:rsid w:val="00D80A16"/>
    <w:rsid w:val="00D80D64"/>
    <w:rsid w:val="00D81A30"/>
    <w:rsid w:val="00D82EAB"/>
    <w:rsid w:val="00D83EEC"/>
    <w:rsid w:val="00D84763"/>
    <w:rsid w:val="00D84835"/>
    <w:rsid w:val="00D85402"/>
    <w:rsid w:val="00D86761"/>
    <w:rsid w:val="00D86D27"/>
    <w:rsid w:val="00D878E1"/>
    <w:rsid w:val="00D9042E"/>
    <w:rsid w:val="00D90F52"/>
    <w:rsid w:val="00D93431"/>
    <w:rsid w:val="00D93AAA"/>
    <w:rsid w:val="00D9407C"/>
    <w:rsid w:val="00D95498"/>
    <w:rsid w:val="00DB07B9"/>
    <w:rsid w:val="00DB1643"/>
    <w:rsid w:val="00DB3B27"/>
    <w:rsid w:val="00DB5486"/>
    <w:rsid w:val="00DB7B90"/>
    <w:rsid w:val="00DC02C8"/>
    <w:rsid w:val="00DC23BD"/>
    <w:rsid w:val="00DC27EB"/>
    <w:rsid w:val="00DC2A9D"/>
    <w:rsid w:val="00DC2C89"/>
    <w:rsid w:val="00DC6AB4"/>
    <w:rsid w:val="00DC751F"/>
    <w:rsid w:val="00DD1211"/>
    <w:rsid w:val="00DD1949"/>
    <w:rsid w:val="00DD38AC"/>
    <w:rsid w:val="00DD3A56"/>
    <w:rsid w:val="00DD6454"/>
    <w:rsid w:val="00DD6504"/>
    <w:rsid w:val="00DE1746"/>
    <w:rsid w:val="00DE2758"/>
    <w:rsid w:val="00DE27DC"/>
    <w:rsid w:val="00DE3B36"/>
    <w:rsid w:val="00DE4BFC"/>
    <w:rsid w:val="00DE4E2B"/>
    <w:rsid w:val="00DE67F9"/>
    <w:rsid w:val="00DE6CA7"/>
    <w:rsid w:val="00DF08A6"/>
    <w:rsid w:val="00DF2BC4"/>
    <w:rsid w:val="00DF333D"/>
    <w:rsid w:val="00DF610C"/>
    <w:rsid w:val="00DF67E0"/>
    <w:rsid w:val="00E009B2"/>
    <w:rsid w:val="00E01014"/>
    <w:rsid w:val="00E031CE"/>
    <w:rsid w:val="00E0405E"/>
    <w:rsid w:val="00E046FD"/>
    <w:rsid w:val="00E05C30"/>
    <w:rsid w:val="00E11C80"/>
    <w:rsid w:val="00E12793"/>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138D"/>
    <w:rsid w:val="00EA2FD2"/>
    <w:rsid w:val="00EA4A99"/>
    <w:rsid w:val="00EA4F60"/>
    <w:rsid w:val="00EA609C"/>
    <w:rsid w:val="00EA6B9B"/>
    <w:rsid w:val="00EB2323"/>
    <w:rsid w:val="00EB2329"/>
    <w:rsid w:val="00EB2F78"/>
    <w:rsid w:val="00EB3CF4"/>
    <w:rsid w:val="00EB74F1"/>
    <w:rsid w:val="00EC09B3"/>
    <w:rsid w:val="00EC54AB"/>
    <w:rsid w:val="00EC6B98"/>
    <w:rsid w:val="00ED2799"/>
    <w:rsid w:val="00ED3D60"/>
    <w:rsid w:val="00ED53B6"/>
    <w:rsid w:val="00ED768D"/>
    <w:rsid w:val="00EE01B2"/>
    <w:rsid w:val="00EE0595"/>
    <w:rsid w:val="00EE1407"/>
    <w:rsid w:val="00EE16AA"/>
    <w:rsid w:val="00EE31C5"/>
    <w:rsid w:val="00EE35E3"/>
    <w:rsid w:val="00EE4188"/>
    <w:rsid w:val="00EE4CD1"/>
    <w:rsid w:val="00EE77E0"/>
    <w:rsid w:val="00EF18F9"/>
    <w:rsid w:val="00EF4B3A"/>
    <w:rsid w:val="00EF53FE"/>
    <w:rsid w:val="00EF561D"/>
    <w:rsid w:val="00EF59F6"/>
    <w:rsid w:val="00EF667E"/>
    <w:rsid w:val="00EF6960"/>
    <w:rsid w:val="00EF6D5B"/>
    <w:rsid w:val="00F01986"/>
    <w:rsid w:val="00F03C95"/>
    <w:rsid w:val="00F044C5"/>
    <w:rsid w:val="00F06387"/>
    <w:rsid w:val="00F100EF"/>
    <w:rsid w:val="00F10249"/>
    <w:rsid w:val="00F1128F"/>
    <w:rsid w:val="00F23DEB"/>
    <w:rsid w:val="00F23E0F"/>
    <w:rsid w:val="00F240E0"/>
    <w:rsid w:val="00F2426C"/>
    <w:rsid w:val="00F244B6"/>
    <w:rsid w:val="00F2564D"/>
    <w:rsid w:val="00F3080E"/>
    <w:rsid w:val="00F311C1"/>
    <w:rsid w:val="00F323A0"/>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0D5E"/>
    <w:rsid w:val="00F60DAE"/>
    <w:rsid w:val="00F6153D"/>
    <w:rsid w:val="00F62749"/>
    <w:rsid w:val="00F65AD1"/>
    <w:rsid w:val="00F66F6F"/>
    <w:rsid w:val="00F677D0"/>
    <w:rsid w:val="00F70FB2"/>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0AAF"/>
    <w:rsid w:val="00FA16FD"/>
    <w:rsid w:val="00FA1878"/>
    <w:rsid w:val="00FA1B14"/>
    <w:rsid w:val="00FA3A6C"/>
    <w:rsid w:val="00FA3F94"/>
    <w:rsid w:val="00FA519E"/>
    <w:rsid w:val="00FA74D4"/>
    <w:rsid w:val="00FB1CBF"/>
    <w:rsid w:val="00FB22F9"/>
    <w:rsid w:val="00FB5FFE"/>
    <w:rsid w:val="00FB6F3D"/>
    <w:rsid w:val="00FB72E7"/>
    <w:rsid w:val="00FC0A4D"/>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C8393-FCD2-194B-96EA-A0F8B52F8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8</Pages>
  <Words>9748</Words>
  <Characters>55565</Characters>
  <Application>Microsoft Macintosh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5183</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20</cp:revision>
  <cp:lastPrinted>2016-05-23T22:52:00Z</cp:lastPrinted>
  <dcterms:created xsi:type="dcterms:W3CDTF">2016-05-24T06:50:00Z</dcterms:created>
  <dcterms:modified xsi:type="dcterms:W3CDTF">2016-05-2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